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65B6C" w:rsidRDefault="00065B6C" w:rsidP="00065B6C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197427302"/>
      <w:r w:rsidRPr="007854CB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</w:p>
    <w:p w:rsidR="00065B6C" w:rsidRPr="00EE7A68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EE7A68">
        <w:rPr>
          <w:rFonts w:ascii="Times New Roman" w:hAnsi="Times New Roman" w:cs="Times New Roman"/>
          <w:noProof/>
          <w:sz w:val="24"/>
        </w:rPr>
        <w:t xml:space="preserve">Alvita. (2013). </w:t>
      </w:r>
      <w:r w:rsidRPr="009062BB">
        <w:rPr>
          <w:rFonts w:ascii="Times New Roman" w:hAnsi="Times New Roman" w:cs="Times New Roman"/>
          <w:i/>
          <w:noProof/>
          <w:sz w:val="24"/>
        </w:rPr>
        <w:t>Upaya Mengatasi Kesulitan Siswa Dalam Operasi Perkalian Bilangan Asli Satu Angka Dengan Penerapan Math Chess Di Madrasah Tsanawiyah Al Washliyan Desa Kolam</w:t>
      </w:r>
      <w:r>
        <w:rPr>
          <w:rFonts w:ascii="Times New Roman" w:hAnsi="Times New Roman" w:cs="Times New Roman"/>
          <w:iCs/>
          <w:noProof/>
          <w:sz w:val="24"/>
        </w:rPr>
        <w:t>. (Skripsi)</w:t>
      </w:r>
      <w:r w:rsidRPr="007760D4">
        <w:rPr>
          <w:rFonts w:ascii="Times New Roman" w:hAnsi="Times New Roman" w:cs="Times New Roman"/>
          <w:iCs/>
          <w:noProof/>
          <w:sz w:val="24"/>
        </w:rPr>
        <w:t xml:space="preserve"> Tahun Pelajaran</w:t>
      </w:r>
      <w:r w:rsidRPr="00EE7A68">
        <w:rPr>
          <w:rFonts w:ascii="Times New Roman" w:hAnsi="Times New Roman" w:cs="Times New Roman"/>
          <w:iCs/>
          <w:noProof/>
          <w:sz w:val="24"/>
        </w:rPr>
        <w:t xml:space="preserve"> 2012/2013. 6, 20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065B6C" w:rsidRDefault="00C40133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C40133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="00065B6C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C40133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="00065B6C" w:rsidRPr="009B35FF">
        <w:rPr>
          <w:rFonts w:ascii="Times New Roman" w:hAnsi="Times New Roman" w:cs="Times New Roman"/>
          <w:noProof/>
          <w:sz w:val="24"/>
        </w:rPr>
        <w:t xml:space="preserve">Amanda, R. (2023). </w:t>
      </w:r>
      <w:r w:rsidR="00065B6C" w:rsidRPr="007760D4">
        <w:rPr>
          <w:rFonts w:ascii="Times New Roman" w:hAnsi="Times New Roman" w:cs="Times New Roman"/>
          <w:noProof/>
          <w:sz w:val="24"/>
        </w:rPr>
        <w:t xml:space="preserve">Pengembangan Media Pembelajaran Berbasis </w:t>
      </w:r>
      <w:r w:rsidR="00065B6C" w:rsidRPr="00DB1BDB">
        <w:rPr>
          <w:rFonts w:ascii="Times New Roman" w:hAnsi="Times New Roman" w:cs="Times New Roman"/>
          <w:i/>
          <w:iCs/>
          <w:noProof/>
          <w:sz w:val="24"/>
        </w:rPr>
        <w:t>Powtoon</w:t>
      </w:r>
      <w:r w:rsidR="00065B6C" w:rsidRPr="007760D4">
        <w:rPr>
          <w:rFonts w:ascii="Times New Roman" w:hAnsi="Times New Roman" w:cs="Times New Roman"/>
          <w:noProof/>
          <w:sz w:val="24"/>
        </w:rPr>
        <w:t xml:space="preserve"> Untuk Meningkatkan Minat Belajar Siswa Pada Mata Pelajaran IPAS Di Kelas IV SD. </w:t>
      </w:r>
      <w:r w:rsidR="00065B6C" w:rsidRPr="009062BB">
        <w:rPr>
          <w:rFonts w:ascii="Times New Roman" w:hAnsi="Times New Roman" w:cs="Times New Roman"/>
          <w:i/>
          <w:iCs/>
          <w:noProof/>
          <w:sz w:val="24"/>
        </w:rPr>
        <w:t>Jurnal Inovasi Penelitian</w:t>
      </w:r>
      <w:r w:rsidR="00065B6C">
        <w:rPr>
          <w:rFonts w:ascii="Times New Roman" w:hAnsi="Times New Roman" w:cs="Times New Roman"/>
          <w:noProof/>
          <w:sz w:val="24"/>
        </w:rPr>
        <w:t xml:space="preserve">. </w:t>
      </w:r>
      <w:r w:rsidR="00065B6C" w:rsidRPr="007760D4">
        <w:rPr>
          <w:rFonts w:ascii="Times New Roman" w:hAnsi="Times New Roman" w:cs="Times New Roman"/>
          <w:noProof/>
          <w:sz w:val="24"/>
        </w:rPr>
        <w:t>4</w:t>
      </w:r>
      <w:r w:rsidR="00065B6C" w:rsidRPr="009B35FF">
        <w:rPr>
          <w:rFonts w:ascii="Times New Roman" w:hAnsi="Times New Roman" w:cs="Times New Roman"/>
          <w:noProof/>
          <w:sz w:val="24"/>
        </w:rPr>
        <w:t>(5), 983–990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Anggraini, F. P., &amp; Napitupulu, S. (2024). Pengembangan LKPD berbasis Wordwall menggunakan metode Teams Games Tournament (TGT) siswa pada pembelajaran IPAS kelas IV SD Negeri 104607 Sei Rotan. Didaktik: Jurnal Ilmiah PGSD STKIP Subang, 10(3), 364–374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CC74FB">
        <w:rPr>
          <w:rFonts w:ascii="Times New Roman" w:hAnsi="Times New Roman" w:cs="Times New Roman"/>
          <w:sz w:val="24"/>
          <w:szCs w:val="24"/>
        </w:rPr>
        <w:t>Amanullah, J., &amp; Murni, E. S. Persepsi mahasiswa tentang penggunaan media zoom dalam pembelajaran menggambar.</w:t>
      </w:r>
      <w:r w:rsidRPr="00CC48A3">
        <w:rPr>
          <w:rFonts w:ascii="Times New Roman" w:hAnsi="Times New Roman" w:cs="Times New Roman"/>
          <w:i/>
          <w:iCs/>
          <w:sz w:val="24"/>
          <w:szCs w:val="24"/>
        </w:rPr>
        <w:t xml:space="preserve"> Jurnal Imajinasi, 6(</w:t>
      </w:r>
      <w:r>
        <w:rPr>
          <w:rFonts w:ascii="Times New Roman" w:hAnsi="Times New Roman" w:cs="Times New Roman"/>
          <w:sz w:val="24"/>
          <w:szCs w:val="24"/>
        </w:rPr>
        <w:t>2), 160-168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84EA6">
        <w:rPr>
          <w:rFonts w:ascii="Times New Roman" w:hAnsi="Times New Roman" w:cs="Times New Roman"/>
          <w:sz w:val="24"/>
          <w:szCs w:val="24"/>
        </w:rPr>
        <w:t xml:space="preserve">Amir Hamza (2019). </w:t>
      </w:r>
      <w:r w:rsidRPr="00384EA6">
        <w:rPr>
          <w:rFonts w:ascii="Times New Roman" w:hAnsi="Times New Roman" w:cs="Times New Roman"/>
          <w:i/>
          <w:sz w:val="24"/>
          <w:szCs w:val="24"/>
        </w:rPr>
        <w:t>Metode Penelitian &amp; Pengembangan (Research and Development) Uji Produk Kuantitatif dan Kualitatif Proses dan Hasil.</w:t>
      </w:r>
      <w:r w:rsidRPr="00384EA6">
        <w:rPr>
          <w:rFonts w:ascii="Times New Roman" w:hAnsi="Times New Roman" w:cs="Times New Roman"/>
          <w:sz w:val="24"/>
          <w:szCs w:val="24"/>
        </w:rPr>
        <w:t xml:space="preserve"> Malang: Cv. Literasi Nusantara Abadi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AA7EA9">
        <w:rPr>
          <w:rFonts w:ascii="Times New Roman" w:hAnsi="Times New Roman" w:cs="Times New Roman"/>
          <w:sz w:val="24"/>
          <w:szCs w:val="24"/>
        </w:rPr>
        <w:t>Anggraini, Y. (2021). Analisis Persiapan Guru Dalam Pembelajaran Matematika Di Sekolah Dasar. </w:t>
      </w:r>
      <w:r w:rsidRPr="00AA7EA9">
        <w:rPr>
          <w:rFonts w:ascii="Times New Roman" w:hAnsi="Times New Roman" w:cs="Times New Roman"/>
          <w:i/>
          <w:iCs/>
          <w:sz w:val="24"/>
          <w:szCs w:val="24"/>
        </w:rPr>
        <w:t>Jurnal Basicedu</w:t>
      </w:r>
      <w:r w:rsidRPr="00AA7EA9">
        <w:rPr>
          <w:rFonts w:ascii="Times New Roman" w:hAnsi="Times New Roman" w:cs="Times New Roman"/>
          <w:sz w:val="24"/>
          <w:szCs w:val="24"/>
        </w:rPr>
        <w:t>, </w:t>
      </w:r>
      <w:r w:rsidRPr="00AA7EA9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AA7EA9">
        <w:rPr>
          <w:rFonts w:ascii="Times New Roman" w:hAnsi="Times New Roman" w:cs="Times New Roman"/>
          <w:sz w:val="24"/>
          <w:szCs w:val="24"/>
        </w:rPr>
        <w:t>(4), 2415-2422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Pr="00956204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0301D">
        <w:rPr>
          <w:rFonts w:ascii="Times New Roman" w:hAnsi="Times New Roman" w:cs="Times New Roman"/>
          <w:sz w:val="24"/>
          <w:szCs w:val="24"/>
        </w:rPr>
        <w:t xml:space="preserve">Auliya, F. D., Oktaviani, D., &amp; Ummah, S. I. (2024). Pengembangan </w:t>
      </w:r>
      <w:r w:rsidRPr="00DB1BDB">
        <w:rPr>
          <w:rFonts w:ascii="Times New Roman" w:hAnsi="Times New Roman" w:cs="Times New Roman"/>
          <w:i/>
          <w:iCs/>
          <w:sz w:val="24"/>
          <w:szCs w:val="24"/>
        </w:rPr>
        <w:t>Board Game</w:t>
      </w:r>
      <w:r w:rsidRPr="0070301D">
        <w:rPr>
          <w:rFonts w:ascii="Times New Roman" w:hAnsi="Times New Roman" w:cs="Times New Roman"/>
          <w:sz w:val="24"/>
          <w:szCs w:val="24"/>
        </w:rPr>
        <w:t xml:space="preserve"> Catur Matematika Sebagai Media Pembelajaran Pada Materi </w:t>
      </w:r>
      <w:r w:rsidRPr="00DB1BDB">
        <w:rPr>
          <w:rFonts w:ascii="Times New Roman" w:hAnsi="Times New Roman" w:cs="Times New Roman"/>
          <w:i/>
          <w:iCs/>
          <w:sz w:val="24"/>
          <w:szCs w:val="24"/>
        </w:rPr>
        <w:t>Matriks</w:t>
      </w:r>
      <w:r w:rsidRPr="0070301D">
        <w:rPr>
          <w:rFonts w:ascii="Times New Roman" w:hAnsi="Times New Roman" w:cs="Times New Roman"/>
          <w:sz w:val="24"/>
          <w:szCs w:val="24"/>
        </w:rPr>
        <w:t xml:space="preserve"> Serta Barisan Dan Deret. </w:t>
      </w:r>
      <w:r w:rsidRPr="0070301D">
        <w:rPr>
          <w:rFonts w:ascii="Times New Roman" w:hAnsi="Times New Roman" w:cs="Times New Roman"/>
          <w:i/>
          <w:iCs/>
          <w:sz w:val="24"/>
          <w:szCs w:val="24"/>
        </w:rPr>
        <w:t>Algoritma: Jurnal Matematika, Ilmu pengetahuan Alam, Kebumian dan Angkasa</w:t>
      </w:r>
      <w:r w:rsidRPr="0070301D">
        <w:rPr>
          <w:rFonts w:ascii="Times New Roman" w:hAnsi="Times New Roman" w:cs="Times New Roman"/>
          <w:sz w:val="24"/>
          <w:szCs w:val="24"/>
        </w:rPr>
        <w:t>, </w:t>
      </w:r>
      <w:r w:rsidRPr="0070301D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70301D">
        <w:rPr>
          <w:rFonts w:ascii="Times New Roman" w:hAnsi="Times New Roman" w:cs="Times New Roman"/>
          <w:sz w:val="24"/>
          <w:szCs w:val="24"/>
        </w:rPr>
        <w:t>(4), 130-147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 xml:space="preserve">Batlawi, N. (2022). Pentingnya Media Pembelajaran Untuk Meningkatkan Minat Belajar Peserta Didik SMP Negeri 3 Kota Ternate. </w:t>
      </w:r>
      <w:r w:rsidRPr="009B35FF">
        <w:rPr>
          <w:rFonts w:ascii="Times New Roman" w:hAnsi="Times New Roman" w:cs="Times New Roman"/>
          <w:i/>
          <w:iCs/>
          <w:noProof/>
          <w:sz w:val="24"/>
        </w:rPr>
        <w:t>Jurnal JBES: Journal Of Biology Education And Science</w:t>
      </w:r>
      <w:r w:rsidRPr="009B35FF">
        <w:rPr>
          <w:rFonts w:ascii="Times New Roman" w:hAnsi="Times New Roman" w:cs="Times New Roman"/>
          <w:noProof/>
          <w:sz w:val="24"/>
        </w:rPr>
        <w:t xml:space="preserve">, </w:t>
      </w:r>
      <w:r w:rsidRPr="009B35FF">
        <w:rPr>
          <w:rFonts w:ascii="Times New Roman" w:hAnsi="Times New Roman" w:cs="Times New Roman"/>
          <w:i/>
          <w:iCs/>
          <w:noProof/>
          <w:sz w:val="24"/>
        </w:rPr>
        <w:t>2</w:t>
      </w:r>
      <w:r w:rsidRPr="009B35FF">
        <w:rPr>
          <w:rFonts w:ascii="Times New Roman" w:hAnsi="Times New Roman" w:cs="Times New Roman"/>
          <w:noProof/>
          <w:sz w:val="24"/>
        </w:rPr>
        <w:t>(2), 128–134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Pr="009B35FF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22AD5">
        <w:rPr>
          <w:rFonts w:ascii="Times New Roman" w:hAnsi="Times New Roman" w:cs="Times New Roman"/>
          <w:sz w:val="24"/>
          <w:szCs w:val="24"/>
        </w:rPr>
        <w:t>Chumairah, L., &amp; Nurmairina, N. (2024).Pengembangan Media Pembelajaran IPS Berbasis Multimedia Interaktif Sebagai Inovasi Pembelajaran Bagi Siswa SD. </w:t>
      </w:r>
      <w:r w:rsidRPr="00822AD5">
        <w:rPr>
          <w:rFonts w:ascii="Times New Roman" w:hAnsi="Times New Roman" w:cs="Times New Roman"/>
          <w:i/>
          <w:iCs/>
          <w:sz w:val="24"/>
          <w:szCs w:val="24"/>
        </w:rPr>
        <w:t xml:space="preserve"> Journal Educational Research and Social Studies</w:t>
      </w:r>
      <w:r w:rsidRPr="00822AD5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5(1), </w:t>
      </w:r>
      <w:r w:rsidRPr="00822AD5">
        <w:rPr>
          <w:rFonts w:ascii="Times New Roman" w:hAnsi="Times New Roman" w:cs="Times New Roman"/>
          <w:sz w:val="24"/>
          <w:szCs w:val="24"/>
        </w:rPr>
        <w:t>1-10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 xml:space="preserve">Dewi, J. Y., Napitupulu, S., &amp; Al-washliyah, U. M. N. (2021). </w:t>
      </w:r>
      <w:r w:rsidRPr="007760D4">
        <w:rPr>
          <w:rFonts w:ascii="Times New Roman" w:hAnsi="Times New Roman" w:cs="Times New Roman"/>
          <w:noProof/>
          <w:sz w:val="24"/>
        </w:rPr>
        <w:t xml:space="preserve">Pengaruh Media Pembelajaran Berbasis Video Terhadap Hasil Belajar Siswa Pada Mata Pelajaran Matematika Materi Penjumlahan Pecahan Biasa Di Kelas IV SD Negeri 101771 Tembung. </w:t>
      </w:r>
      <w:r w:rsidRPr="00620A49">
        <w:rPr>
          <w:rFonts w:ascii="Times New Roman" w:hAnsi="Times New Roman" w:cs="Times New Roman"/>
          <w:i/>
          <w:iCs/>
          <w:noProof/>
          <w:sz w:val="24"/>
        </w:rPr>
        <w:t>Journal Of Science and Research, 2</w:t>
      </w:r>
      <w:r w:rsidRPr="007760D4">
        <w:rPr>
          <w:rFonts w:ascii="Times New Roman" w:hAnsi="Times New Roman" w:cs="Times New Roman"/>
          <w:noProof/>
          <w:sz w:val="24"/>
        </w:rPr>
        <w:t>(3),</w:t>
      </w:r>
      <w:r w:rsidRPr="009B35FF">
        <w:rPr>
          <w:rFonts w:ascii="Times New Roman" w:hAnsi="Times New Roman" w:cs="Times New Roman"/>
          <w:noProof/>
          <w:sz w:val="24"/>
        </w:rPr>
        <w:t xml:space="preserve"> 21–27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 xml:space="preserve">Deswita Sirait &amp; Tiflatul Husna. (2024). Pengembangan Media Aplikasi CapCut Berbasis Kearifan Lokal pada Materi Indonesiaku Kaya Budaya. Pendas: </w:t>
      </w:r>
      <w:r w:rsidRPr="002A18DA">
        <w:rPr>
          <w:rFonts w:ascii="Times New Roman" w:hAnsi="Times New Roman" w:cs="Times New Roman"/>
          <w:noProof/>
          <w:sz w:val="24"/>
        </w:rPr>
        <w:lastRenderedPageBreak/>
        <w:t>Jurnal Ilmiah Pendidikan Dasar, 9(3). e-prosiding.umnaw.ac.id+3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Dalizah, N., &amp; Napitupulu, S. (2024). Pengembangan Media Pembelajaran Berbantuan Aplikasi Canva pada Tema Indahnya Keragaman di.... Bajang Journal, Vol. 3 No. 11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Dwiyanti, N. K. E. M., Rati, N. W., &amp; Lestari, L. P. S. (2023). Dampak Model Problem Based Learning Berbantuan Liveworksheet Terhadap Hasil Belajar IPA Siswa Kelas V SD. Jurnal Ilmiah Pendidikan Dan Pembelajaran, 7(2). https://doi.org/10.23887/jipp.v7i2.60494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Fanani, A. (2020). Bahan Ajar Digital Berbasis Multiaplikasi Mata Pelajaran IPAS SD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Fitri, D., &amp; Reinita, R. (2013). Pengembangan LKPD Live worksheets Berbasis Discovery Learning Pada PembelajaranTematikTerpadu Di Kelas IV SD Autentik. Jurnal Pengembangan Pendidikan Dasar.</w:t>
      </w:r>
    </w:p>
    <w:p w:rsidR="00065B6C" w:rsidRPr="009B35FF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>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 xml:space="preserve">Fadila, A. R. (2019). </w:t>
      </w:r>
      <w:r w:rsidRPr="007760D4">
        <w:rPr>
          <w:rFonts w:ascii="Times New Roman" w:hAnsi="Times New Roman" w:cs="Times New Roman"/>
          <w:noProof/>
          <w:sz w:val="24"/>
        </w:rPr>
        <w:t xml:space="preserve">Pengembangan Media Pembelajaran Matematika Dengan Menggunakan </w:t>
      </w:r>
      <w:r w:rsidRPr="00DB1BDB">
        <w:rPr>
          <w:rFonts w:ascii="Times New Roman" w:hAnsi="Times New Roman" w:cs="Times New Roman"/>
          <w:i/>
          <w:iCs/>
          <w:noProof/>
          <w:sz w:val="24"/>
        </w:rPr>
        <w:t>Adobe Flash</w:t>
      </w:r>
      <w:r w:rsidRPr="007760D4">
        <w:rPr>
          <w:rFonts w:ascii="Times New Roman" w:hAnsi="Times New Roman" w:cs="Times New Roman"/>
          <w:noProof/>
          <w:sz w:val="24"/>
        </w:rPr>
        <w:t xml:space="preserve"> Professional CS 6 Untuk Mengakomodir Gaya Belajar Siswa.</w:t>
      </w:r>
      <w:r>
        <w:rPr>
          <w:rFonts w:ascii="Times New Roman" w:hAnsi="Times New Roman" w:cs="Times New Roman"/>
          <w:noProof/>
          <w:sz w:val="24"/>
        </w:rPr>
        <w:t xml:space="preserve"> (Skripsi). FKIP, </w:t>
      </w:r>
      <w:r w:rsidRPr="00773793">
        <w:rPr>
          <w:rFonts w:ascii="Times New Roman" w:hAnsi="Times New Roman" w:cs="Times New Roman"/>
          <w:i/>
          <w:iCs/>
          <w:noProof/>
          <w:sz w:val="24"/>
        </w:rPr>
        <w:t>UIN Sunan Ampel Surabaya</w:t>
      </w:r>
      <w:r>
        <w:rPr>
          <w:rFonts w:ascii="Times New Roman" w:hAnsi="Times New Roman" w:cs="Times New Roman"/>
          <w:noProof/>
          <w:sz w:val="24"/>
        </w:rPr>
        <w:t>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 xml:space="preserve">Fransiska, D., &amp; Darwis, U. (2022). </w:t>
      </w:r>
      <w:r w:rsidRPr="007760D4">
        <w:rPr>
          <w:rFonts w:ascii="Times New Roman" w:hAnsi="Times New Roman" w:cs="Times New Roman"/>
          <w:noProof/>
          <w:sz w:val="24"/>
        </w:rPr>
        <w:t>Pengembangan Media Pembelajaran Berbasis Aplikasi Articulate Storyline 3 Berorientasi Paikem Pada Tema Kayanya Negeriku Kelas IV SD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 w:rsidRPr="009B35FF">
        <w:rPr>
          <w:rFonts w:ascii="Times New Roman" w:hAnsi="Times New Roman" w:cs="Times New Roman"/>
          <w:i/>
          <w:iCs/>
          <w:noProof/>
          <w:sz w:val="24"/>
        </w:rPr>
        <w:t>Jurnal Pendidikan dan Pembelajaran Terpadu (JPPT)</w:t>
      </w:r>
      <w:r>
        <w:rPr>
          <w:rFonts w:ascii="Times New Roman" w:hAnsi="Times New Roman" w:cs="Times New Roman"/>
          <w:noProof/>
          <w:sz w:val="24"/>
        </w:rPr>
        <w:t>,</w:t>
      </w:r>
      <w:r w:rsidRPr="007760D4">
        <w:rPr>
          <w:rFonts w:ascii="Times New Roman" w:hAnsi="Times New Roman" w:cs="Times New Roman"/>
          <w:noProof/>
          <w:sz w:val="24"/>
        </w:rPr>
        <w:t xml:space="preserve"> In. 04(</w:t>
      </w:r>
      <w:r w:rsidRPr="009B35FF">
        <w:rPr>
          <w:rFonts w:ascii="Times New Roman" w:hAnsi="Times New Roman" w:cs="Times New Roman"/>
          <w:noProof/>
          <w:sz w:val="24"/>
        </w:rPr>
        <w:t>01), 104–115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Fanny, A., Landari, S., Al‑Washliyah, A., &amp; Anshor, P. (2024). Pengembangan media pembelajaran berbantuan Wordwall IV SD Swasta IT Cemara Islami Plus. Jurnal Pendidikan Dasar FKIP UMN Al‑Washliyah, 9(September), 492–505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00CF9">
        <w:rPr>
          <w:rFonts w:ascii="Times New Roman" w:hAnsi="Times New Roman" w:cs="Times New Roman"/>
          <w:sz w:val="24"/>
          <w:szCs w:val="24"/>
        </w:rPr>
        <w:t>Ghozal, S. A., &amp; Irawan, L. Y. (2024).Wordwall sebagai media interaktif dan menarik.Jurnal Integrasi dan Harmoni Inovatif Ilmu-Ilmu Sosial, 4(4)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Pr="009B35FF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B94CAA">
        <w:rPr>
          <w:rFonts w:ascii="Times New Roman" w:hAnsi="Times New Roman" w:cs="Times New Roman"/>
          <w:sz w:val="24"/>
          <w:szCs w:val="24"/>
        </w:rPr>
        <w:t>Handoyo, T., &amp; Kamal, R. (2025). Pengembangan Bahan Ajar Berbasis Multimedia. </w:t>
      </w:r>
      <w:r w:rsidRPr="00B94CAA">
        <w:rPr>
          <w:rFonts w:ascii="Times New Roman" w:hAnsi="Times New Roman" w:cs="Times New Roman"/>
          <w:i/>
          <w:iCs/>
          <w:sz w:val="24"/>
          <w:szCs w:val="24"/>
        </w:rPr>
        <w:t>Harmoni Pendidikan: Jurnal Ilmu Pendidikan</w:t>
      </w:r>
      <w:r w:rsidRPr="00B94CAA">
        <w:rPr>
          <w:rFonts w:ascii="Times New Roman" w:hAnsi="Times New Roman" w:cs="Times New Roman"/>
          <w:sz w:val="24"/>
          <w:szCs w:val="24"/>
        </w:rPr>
        <w:t>, </w:t>
      </w:r>
      <w:r w:rsidRPr="00B94CAA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B94CAA">
        <w:rPr>
          <w:rFonts w:ascii="Times New Roman" w:hAnsi="Times New Roman" w:cs="Times New Roman"/>
          <w:sz w:val="24"/>
          <w:szCs w:val="24"/>
        </w:rPr>
        <w:t>(1), 230-250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>Hidayat, A. N., &amp; Pembelajaran, K. M. (2023).</w:t>
      </w:r>
      <w:r w:rsidRPr="007760D4">
        <w:rPr>
          <w:rFonts w:ascii="Times New Roman" w:hAnsi="Times New Roman" w:cs="Times New Roman"/>
          <w:noProof/>
          <w:sz w:val="24"/>
        </w:rPr>
        <w:t xml:space="preserve"> Analisis Karakteristik Media Pembelajaran Secara Umum.</w:t>
      </w:r>
      <w:r w:rsidRPr="00976B99">
        <w:rPr>
          <w:rFonts w:ascii="Times New Roman" w:hAnsi="Times New Roman" w:cs="Times New Roman"/>
          <w:i/>
          <w:iCs/>
          <w:noProof/>
          <w:sz w:val="24"/>
        </w:rPr>
        <w:t>E-Jurnal Pendidikan Mutiara, 8</w:t>
      </w:r>
      <w:r w:rsidRPr="007760D4">
        <w:rPr>
          <w:rFonts w:ascii="Times New Roman" w:hAnsi="Times New Roman" w:cs="Times New Roman"/>
          <w:noProof/>
          <w:sz w:val="24"/>
        </w:rPr>
        <w:t>(1)</w:t>
      </w:r>
      <w:r>
        <w:rPr>
          <w:rFonts w:ascii="Times New Roman" w:hAnsi="Times New Roman" w:cs="Times New Roman"/>
          <w:noProof/>
          <w:sz w:val="24"/>
        </w:rPr>
        <w:t>, 29-36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 xml:space="preserve">Kamila, R. T., Abduh, M., Guru, P., Dasar, S., &amp; Surakarta, U. M. (2022). </w:t>
      </w:r>
      <w:r w:rsidRPr="007760D4">
        <w:rPr>
          <w:rFonts w:ascii="Times New Roman" w:hAnsi="Times New Roman" w:cs="Times New Roman"/>
          <w:noProof/>
          <w:sz w:val="24"/>
        </w:rPr>
        <w:t>Bagaimana Minat Belajar dan Lingkungan Keluarga Mempengaruhi Kesulitan Belajar Matematika di Sekolah Dasar?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 w:rsidRPr="00976B99">
        <w:rPr>
          <w:rFonts w:ascii="Times New Roman" w:hAnsi="Times New Roman" w:cs="Times New Roman"/>
          <w:i/>
          <w:iCs/>
          <w:noProof/>
          <w:sz w:val="24"/>
        </w:rPr>
        <w:t>Jurnal Basicedu,</w:t>
      </w:r>
      <w:r w:rsidRPr="009B35FF">
        <w:rPr>
          <w:rFonts w:ascii="Times New Roman" w:hAnsi="Times New Roman" w:cs="Times New Roman"/>
          <w:i/>
          <w:iCs/>
          <w:noProof/>
          <w:sz w:val="24"/>
        </w:rPr>
        <w:t>6</w:t>
      </w:r>
      <w:r w:rsidRPr="009B35FF">
        <w:rPr>
          <w:rFonts w:ascii="Times New Roman" w:hAnsi="Times New Roman" w:cs="Times New Roman"/>
          <w:noProof/>
          <w:sz w:val="24"/>
        </w:rPr>
        <w:t>(3), 5097–5103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AA7EA9">
        <w:rPr>
          <w:rFonts w:ascii="Times New Roman" w:hAnsi="Times New Roman" w:cs="Times New Roman"/>
          <w:sz w:val="24"/>
          <w:szCs w:val="24"/>
        </w:rPr>
        <w:lastRenderedPageBreak/>
        <w:t xml:space="preserve">Laela, D., Oktarina, E., Fitriyah, L., &amp; Purnama, I. M. (2023).Pengembangan Board Game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773793">
        <w:rPr>
          <w:rFonts w:ascii="Times New Roman" w:hAnsi="Times New Roman" w:cs="Times New Roman"/>
          <w:i/>
          <w:iCs/>
          <w:sz w:val="24"/>
          <w:szCs w:val="24"/>
        </w:rPr>
        <w:t xml:space="preserve"> Tic</w:t>
      </w:r>
      <w:r w:rsidRPr="00AA7EA9">
        <w:rPr>
          <w:rFonts w:ascii="Times New Roman" w:hAnsi="Times New Roman" w:cs="Times New Roman"/>
          <w:sz w:val="24"/>
          <w:szCs w:val="24"/>
        </w:rPr>
        <w:t xml:space="preserve"> Terhadap Hasil Belajar Matematika Siswa Sekolah Dasar. In </w:t>
      </w:r>
      <w:r w:rsidRPr="00AA7EA9">
        <w:rPr>
          <w:rFonts w:ascii="Times New Roman" w:hAnsi="Times New Roman" w:cs="Times New Roman"/>
          <w:i/>
          <w:iCs/>
          <w:sz w:val="24"/>
          <w:szCs w:val="24"/>
        </w:rPr>
        <w:t>National Conference on Applied Business, Education, &amp; Technology (NCABET)</w:t>
      </w:r>
      <w:r w:rsidRPr="00AA7EA9">
        <w:rPr>
          <w:rFonts w:ascii="Times New Roman" w:hAnsi="Times New Roman" w:cs="Times New Roman"/>
          <w:sz w:val="24"/>
          <w:szCs w:val="24"/>
        </w:rPr>
        <w:t> (Vol. 3, No. 1, pp. 517-524)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Hafifah, N. B., &amp; Ananda, L. J. (2020). Pengembangan Lembar Kerja Peserta Didik Berbasis Predict-Observe-Explain (Poe) Untuk Meningkat  Kemampuan Berpikir Kritis Peserta Didik Sekolah Dasar. Jurnal Sekolah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Hariadi, R. O., &amp; Napitupulu, S. (2024). Pengembangan Media Pembelajaran Berbasis Wordwall terhadap Minat Belajar Pendidikan Pancasila... Pendas: Jurnal Ilmiah Pendidikan Dasar, 9(2)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Hamza, A. (2014). Metode Penelitian &amp; Pengembangan (Research and Development) Uji Produk Kuantitatif dan Kualitatif Proses dan Hasil. Cv. Literasi Nusantara Abadi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Hidayat, R., &amp; Abdillah, A. (2019). Ilmu pendidikan: konsep, teori dan aplikasinya. Lembaga Peduli Pengembangan Pendidikan Indonesia (LPPPI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300CF9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00CF9">
        <w:rPr>
          <w:rFonts w:ascii="Times New Roman" w:hAnsi="Times New Roman" w:cs="Times New Roman"/>
          <w:sz w:val="24"/>
          <w:szCs w:val="24"/>
        </w:rPr>
        <w:t>Hardeliska Pakpahan, T. Y., &amp; Landong, A. (2023).Media gamifikasi Wordwall.</w:t>
      </w:r>
      <w:r w:rsidRPr="00300CF9">
        <w:rPr>
          <w:rStyle w:val="Emphasis"/>
          <w:rFonts w:ascii="Times New Roman" w:hAnsi="Times New Roman" w:cs="Times New Roman"/>
          <w:sz w:val="24"/>
          <w:szCs w:val="24"/>
        </w:rPr>
        <w:t>Penerbit LPPM UMN Al</w:t>
      </w:r>
      <w:r w:rsidRPr="00300CF9">
        <w:rPr>
          <w:rStyle w:val="Emphasis"/>
          <w:rFonts w:ascii="Times New Roman" w:hAnsi="Times New Roman" w:cs="Times New Roman"/>
          <w:sz w:val="24"/>
          <w:szCs w:val="24"/>
        </w:rPr>
        <w:noBreakHyphen/>
        <w:t>Washliyah</w:t>
      </w:r>
      <w:r w:rsidRPr="00300CF9">
        <w:rPr>
          <w:rFonts w:ascii="Times New Roman" w:hAnsi="Times New Roman" w:cs="Times New Roman"/>
          <w:sz w:val="24"/>
          <w:szCs w:val="24"/>
        </w:rPr>
        <w:t>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I, K. (2022). Kurikulum Berbasis Kompetensi Dalam Menghadapi Era Revolusi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Lestari, N., Syaimi, K. U., &amp; Nurmairina, N. (2023). Penerapan Ice Breaking untuk Meningkatkan Minat Belajar Mahasiswa PGSD UMN Al Washliyah. Journal on Education, 5(2), 5077–5082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Kemdikbud. (2021). Merdeka Belajar Episode 15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 xml:space="preserve">Khairulnnisa, (2024). Efektivitas pembelajaran simulasi berbantuan media Wordwall pada materi ekosistem di SD Negeri 060924 Medan Amplas. </w:t>
      </w:r>
      <w:r w:rsidRPr="00300CF9">
        <w:rPr>
          <w:rFonts w:ascii="Times New Roman" w:hAnsi="Times New Roman" w:cs="Times New Roman"/>
          <w:i/>
          <w:iCs/>
          <w:noProof/>
          <w:sz w:val="24"/>
        </w:rPr>
        <w:t>Jurnal Pendidikan Tambusai, 8</w:t>
      </w:r>
      <w:r w:rsidRPr="00300CF9">
        <w:rPr>
          <w:rFonts w:ascii="Times New Roman" w:hAnsi="Times New Roman" w:cs="Times New Roman"/>
          <w:noProof/>
          <w:sz w:val="24"/>
        </w:rPr>
        <w:t>(3), 48866–48871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Majid, A. (2017). Bahan Ajar Siswa. Remaja Rosda Karya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Munthe, S. E., Risnawaty, S., Sutikno, R. K., &amp; Nofasari, E. (2024). Analisis Pengaruh Multimedia terhadap Motivasi Belajar Menulis Argumentasi pada Siswa Kelas V SD Negeri 101902 Lubuk Pakam. Pendas: Jurnal Ilmiah Pendidikan Dasar, 9(3)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Mahfujah, A., Siregar, H., Nurjannah, N., &amp; Sujarwo, S. (2025). Penerapan media pembelajaran Wordwall dalam meningkatkan hasil belajar IPA siswa kelas IV SDN 060925 Medan Amplas. Jurnal Pendidikan Tambusai, 9(1), 5735–5739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Mei Sarah. (2022). Pengaruh Metode Problem Solving terhadap Hasil Belajar Siswa pada Pembelajaran Tematik Kelas III. JPPT UMNAW, Vol. 4 No. 2, Desember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Nurmairina, M., Mardhatillah, &amp; Hasanah, H., Lestari, N., &amp; Siregar, N. (2024). Analysis of the Application of the Problem Based Learning Model in Multi Grade Teaching Courses (PKR) at PGSD UMN Al Washliyah Medan. Jurnal Ilmiah Teunuleh, 5(3), 145–152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Nisrina, A., &amp; Fadlan, M. N. (2024). Pengembangan media pembelajaran berbasis aplikasi Wordwall dengan model TGT materi magnet, listrik, dan teknologi untuk kehidupan kelas V SDS Nurul Huda Medan. Repository UMN Al‑Washliyah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Nurjannah &amp; Silalahi, C. A. P. (2022). Media E Learning Berbasis Video pada Mata Kuliah Konsep Dasar Semester V PGSD. E Prosiding UMNAW, Vol. 5 No. 1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A18DA">
        <w:rPr>
          <w:rFonts w:ascii="Times New Roman" w:hAnsi="Times New Roman" w:cs="Times New Roman"/>
          <w:noProof/>
          <w:sz w:val="24"/>
        </w:rPr>
        <w:t>Nurul Annisa &amp; Sujarwo. (2023). Pengembangan Media Pocket Card u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Pr="00BF0406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AA7EA9">
        <w:rPr>
          <w:rFonts w:ascii="Times New Roman" w:hAnsi="Times New Roman" w:cs="Times New Roman"/>
          <w:sz w:val="24"/>
          <w:szCs w:val="24"/>
        </w:rPr>
        <w:t>Lestari, S. (2018).Peran Teknologi Dalam Pendidikan Di EraGlobalisasi. </w:t>
      </w:r>
      <w:r w:rsidRPr="00AA7EA9">
        <w:rPr>
          <w:rFonts w:ascii="Times New Roman" w:hAnsi="Times New Roman" w:cs="Times New Roman"/>
          <w:i/>
          <w:iCs/>
          <w:sz w:val="24"/>
          <w:szCs w:val="24"/>
        </w:rPr>
        <w:t xml:space="preserve"> Jurnal Pendidikan Agama Islam</w:t>
      </w:r>
      <w:r w:rsidRPr="00AA7EA9">
        <w:rPr>
          <w:rFonts w:ascii="Times New Roman" w:hAnsi="Times New Roman" w:cs="Times New Roman"/>
          <w:sz w:val="24"/>
          <w:szCs w:val="24"/>
        </w:rPr>
        <w:t>, </w:t>
      </w:r>
      <w:r w:rsidRPr="00AA7EA9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AA7EA9">
        <w:rPr>
          <w:rFonts w:ascii="Times New Roman" w:hAnsi="Times New Roman" w:cs="Times New Roman"/>
          <w:sz w:val="24"/>
          <w:szCs w:val="24"/>
        </w:rPr>
        <w:t>(2), 94-100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 xml:space="preserve">Luthfiyanti, F. (2022). </w:t>
      </w:r>
      <w:r w:rsidRPr="00820C0C">
        <w:rPr>
          <w:rFonts w:ascii="Times New Roman" w:hAnsi="Times New Roman" w:cs="Times New Roman"/>
          <w:noProof/>
          <w:sz w:val="24"/>
        </w:rPr>
        <w:t>Pengembangan Media Miniatur Rumah Adat Melayu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 w:rsidRPr="00C04637">
        <w:rPr>
          <w:rFonts w:ascii="Times New Roman" w:hAnsi="Times New Roman" w:cs="Times New Roman"/>
          <w:i/>
          <w:iCs/>
          <w:noProof/>
          <w:sz w:val="24"/>
          <w:lang w:val="en-ID"/>
        </w:rPr>
        <w:t>Jurnal Penelitian Pendidikan MIPA</w:t>
      </w:r>
      <w:r>
        <w:rPr>
          <w:rFonts w:ascii="Times New Roman" w:hAnsi="Times New Roman" w:cs="Times New Roman"/>
          <w:i/>
          <w:iCs/>
          <w:noProof/>
          <w:sz w:val="24"/>
        </w:rPr>
        <w:t>,</w:t>
      </w:r>
      <w:r w:rsidRPr="009B35FF">
        <w:rPr>
          <w:rFonts w:ascii="Times New Roman" w:hAnsi="Times New Roman" w:cs="Times New Roman"/>
          <w:i/>
          <w:iCs/>
          <w:noProof/>
          <w:sz w:val="24"/>
        </w:rPr>
        <w:t>6</w:t>
      </w:r>
      <w:r w:rsidRPr="009B35FF">
        <w:rPr>
          <w:rFonts w:ascii="Times New Roman" w:hAnsi="Times New Roman" w:cs="Times New Roman"/>
          <w:noProof/>
          <w:sz w:val="24"/>
        </w:rPr>
        <w:t>(2)</w:t>
      </w:r>
      <w:r>
        <w:rPr>
          <w:rFonts w:ascii="Times New Roman" w:hAnsi="Times New Roman" w:cs="Times New Roman"/>
          <w:noProof/>
          <w:sz w:val="24"/>
        </w:rPr>
        <w:t xml:space="preserve">, 61-68 </w:t>
      </w:r>
      <w:r w:rsidRPr="009B35FF">
        <w:rPr>
          <w:rFonts w:ascii="Times New Roman" w:hAnsi="Times New Roman" w:cs="Times New Roman"/>
          <w:noProof/>
          <w:sz w:val="24"/>
        </w:rPr>
        <w:t>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81130">
        <w:rPr>
          <w:rFonts w:ascii="Times New Roman" w:hAnsi="Times New Roman" w:cs="Times New Roman"/>
          <w:sz w:val="24"/>
          <w:szCs w:val="24"/>
        </w:rPr>
        <w:t>Pakpahan, S. P., &amp; Sapta, A. (2014).Pengembangan Media Pembelajaran Catur matematika Untuk Menging-katkan Kemempuan Matematika Siswa Sekolah Dasar. </w:t>
      </w:r>
      <w:r>
        <w:rPr>
          <w:rFonts w:ascii="Times New Roman" w:hAnsi="Times New Roman" w:cs="Times New Roman"/>
          <w:noProof/>
          <w:sz w:val="24"/>
        </w:rPr>
        <w:t>(Skripsi). FKI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Pr="00581130">
        <w:rPr>
          <w:rFonts w:ascii="Times New Roman" w:hAnsi="Times New Roman" w:cs="Times New Roman"/>
          <w:i/>
          <w:iCs/>
          <w:sz w:val="24"/>
          <w:szCs w:val="24"/>
        </w:rPr>
        <w:t>UPBJJ-MEDAN Universitas Terbuka</w:t>
      </w:r>
      <w:r w:rsidRPr="00581130">
        <w:rPr>
          <w:rFonts w:ascii="Times New Roman" w:hAnsi="Times New Roman" w:cs="Times New Roman"/>
          <w:sz w:val="24"/>
          <w:szCs w:val="24"/>
        </w:rPr>
        <w:t>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Pamungkas, D. A., Imron, A., Marzuqi, M. I., &amp; Larasati, D. A. (2023). Pengaruh penggunaan media pembelajaran Wordwall terhadap motivasi belajar IPS siswa. JIPSINDO, 10(1), 67–78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88127E">
        <w:rPr>
          <w:rFonts w:ascii="Times New Roman" w:hAnsi="Times New Roman" w:cs="Times New Roman"/>
          <w:sz w:val="24"/>
          <w:szCs w:val="24"/>
        </w:rPr>
        <w:t>Mila, L. A. (2019). Pengembangan media berbasis Android pada pembelajaran Matematika Realistik. </w:t>
      </w:r>
      <w:r>
        <w:rPr>
          <w:rFonts w:ascii="Times New Roman" w:hAnsi="Times New Roman" w:cs="Times New Roman"/>
          <w:noProof/>
          <w:sz w:val="24"/>
        </w:rPr>
        <w:t>(Skripsi). FKI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Pr="0088127E">
        <w:rPr>
          <w:rFonts w:ascii="Times New Roman" w:hAnsi="Times New Roman" w:cs="Times New Roman"/>
          <w:i/>
          <w:iCs/>
          <w:sz w:val="24"/>
          <w:szCs w:val="24"/>
        </w:rPr>
        <w:t>UIN Sunan Ampel Surabaya</w:t>
      </w:r>
      <w:r w:rsidRPr="0088127E">
        <w:rPr>
          <w:rFonts w:ascii="Times New Roman" w:hAnsi="Times New Roman" w:cs="Times New Roman"/>
          <w:sz w:val="24"/>
          <w:szCs w:val="24"/>
        </w:rPr>
        <w:t>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00CF9">
        <w:rPr>
          <w:rFonts w:ascii="Times New Roman" w:hAnsi="Times New Roman" w:cs="Times New Roman"/>
          <w:sz w:val="24"/>
          <w:szCs w:val="24"/>
        </w:rPr>
        <w:t>Nisrina, A., Fadlan, M. N. (2024). Development of Wordwall application-based learning media to improve communication skills using the TGT model. Madani: Jurnal Ilmiah Multidisiplin, 2(11), 33–36. https://doi.org/10.5281/zenodo.14251412</w:t>
      </w:r>
    </w:p>
    <w:p w:rsidR="00065B6C" w:rsidRPr="00773793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Prastowo, A. (2014). Panduan Kreatif Membuat Bahan Ajar Inovatif Menciptakan Metode Pembelajaran Yang Menarik Dan Menyenangkan. Diva Press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lastRenderedPageBreak/>
        <w:t>Putri, R. F., &amp; Putri, R. F. (2020). Tingkat Segmental Pelafalan Vokal dalam Bahasa Inggris pada Mahasiswa PGSD UMN Al Washliyah. JP2BS, Vol. 5 No. 1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Panjaitan, D. J., Ramadhani, R., Sipahutar, T. S., &amp; Putri, A. F. (2024). Sosialisasi Media Pembelajaran Berbasis Digital. Amaliah: Jurnal Pengabdian Masyarakat, 7(2), 436–440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Rifky, A. (2020). Pengembangan Lembar Kerja Peserta Didik (LKPD) Dengan Live Worksheets Berbasis Discovery Learning Pada Materi Transformasi Untuk Sekolah MenengahPertama. Universitas Lambung Mangkurat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Ramadhani, D., Dalimawaty, D., Putri, I. A., &amp; Hasanah, H. (2024). Meningkatkan hasil belajar siswa dengan menggunakan media pembelajaran Wordwall pada materi ekosistem kelas V‑A SD Negeri 060924 Medan Amplas. Jurnal Pendidikan Tambusai, 8(3), 48866–48871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Siregar, A. S., Anshor, A. S., Veri, I., &amp; Sinaga, R. S. (2024). Upaya meningkatkan keaktifan peserta didik melalui media pembelajaran Wordwall pada mata pelajaran Pendidikan Pancasila di kelas V SDN 060827 Medan Amplas. JPRONUS: Jurnal Pendidikan Profesi Guru Nusantara, 1(2), 55–62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Saleh, S. S., Nasution, A. F., Aisyah, D., &amp; Fitriah, D. L. (2024). LKPD Berbasis Kreativitas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Samio, Nurjannah, Hanafi, et al. (2023). Program Kuliah Kerja Nyata Universitas Muslim Nusantara Al Washliyah di Desa Pulau Tagor Serbajadi 2023. J MAS: Jurnal Pengabdian Masyarakat, 2(2), 825–834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Sari, W. P., Khayroiyah, S., Ningsih, A. M., Nurjanah, N., &amp; Nasution, H. (2024). Penggunaan Multimedia Interaktif untuk Meningkatkan Hasil Belajar Siswa Kelas III UPT SDN 060925 Medan Amplas. Jurnal Pendidikan Tambusai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Sari, W. P., Khayroiyah, S., Ningsih, A. M., Nurjanah, &amp; Nasution, H. (2024). Penggunaan Multimedia Interaktif untuk Meningkatkan Hasil Belajar Siswa Kelas III UPT SDN 060925 Medan Amplas. Jurnal Pendidikan Tambusai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8541A7">
        <w:rPr>
          <w:rFonts w:ascii="Times New Roman" w:hAnsi="Times New Roman" w:cs="Times New Roman"/>
          <w:sz w:val="24"/>
          <w:szCs w:val="24"/>
        </w:rPr>
        <w:t xml:space="preserve">Saadah, I. D. (2018). Pengembangan Media Pembelajaran Matematika Berbasis Video Animasi Dengan Menggunakan </w:t>
      </w:r>
      <w:r w:rsidRPr="00DB1BDB">
        <w:rPr>
          <w:rFonts w:ascii="Times New Roman" w:hAnsi="Times New Roman" w:cs="Times New Roman"/>
          <w:i/>
          <w:iCs/>
          <w:sz w:val="24"/>
          <w:szCs w:val="24"/>
        </w:rPr>
        <w:t>Adobe After Effect</w:t>
      </w:r>
      <w:r w:rsidRPr="008541A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</w:rPr>
        <w:t>(Skripsi). FKI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Pr="0088127E">
        <w:rPr>
          <w:rFonts w:ascii="Times New Roman" w:hAnsi="Times New Roman" w:cs="Times New Roman"/>
          <w:i/>
          <w:iCs/>
          <w:sz w:val="24"/>
          <w:szCs w:val="24"/>
        </w:rPr>
        <w:t>UIN Sunan Ampel Surabaya</w:t>
      </w:r>
      <w:r w:rsidRPr="0088127E">
        <w:rPr>
          <w:rFonts w:ascii="Times New Roman" w:hAnsi="Times New Roman" w:cs="Times New Roman"/>
          <w:sz w:val="24"/>
          <w:szCs w:val="24"/>
        </w:rPr>
        <w:t>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D4B4C">
        <w:rPr>
          <w:rFonts w:ascii="Times New Roman" w:hAnsi="Times New Roman" w:cs="Times New Roman"/>
          <w:sz w:val="24"/>
          <w:szCs w:val="24"/>
        </w:rPr>
        <w:t xml:space="preserve">Safitri, R. (2018). Pengembangan Game Education Menggunakan Aplikasi Macromedia Flash 8 Pada Mata Pelajaran Matematika Kelas </w:t>
      </w:r>
      <w:r w:rsidRPr="00960711">
        <w:rPr>
          <w:rFonts w:ascii="Times New Roman" w:hAnsi="Times New Roman" w:cs="Times New Roman"/>
          <w:sz w:val="24"/>
          <w:szCs w:val="24"/>
        </w:rPr>
        <w:t>VIII</w:t>
      </w:r>
      <w:r w:rsidRPr="005D4B4C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(Skripsi), FKIP, </w:t>
      </w:r>
      <w:r w:rsidRPr="005D4B4C">
        <w:rPr>
          <w:rFonts w:ascii="Times New Roman" w:hAnsi="Times New Roman" w:cs="Times New Roman"/>
          <w:sz w:val="24"/>
          <w:szCs w:val="24"/>
        </w:rPr>
        <w:t>PendidikanUniversitas Negeri Padang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 xml:space="preserve">Silalahi, B. R. (2020). Media Pembelajaran Interaktif Berbasis ArticulateStoryline </w:t>
      </w:r>
      <w:r w:rsidRPr="002A18DA">
        <w:rPr>
          <w:rFonts w:ascii="Times New Roman" w:hAnsi="Times New Roman" w:cs="Times New Roman"/>
          <w:noProof/>
          <w:sz w:val="24"/>
        </w:rPr>
        <w:lastRenderedPageBreak/>
        <w:t>3 Untuk Sekolah Dasar. JURNAL ILMU PENDIDIKAN, 4(2), 115–125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Pr="00960711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CC74FB">
        <w:rPr>
          <w:rFonts w:ascii="Times New Roman" w:hAnsi="Times New Roman" w:cs="Times New Roman"/>
          <w:sz w:val="24"/>
          <w:szCs w:val="24"/>
        </w:rPr>
        <w:t xml:space="preserve">Sapriyah, S. (2019, May). Media pembelajaran dalam proses belajar mengajar. </w:t>
      </w:r>
      <w:r w:rsidRPr="00CC74FB">
        <w:rPr>
          <w:rFonts w:ascii="Times New Roman" w:hAnsi="Times New Roman" w:cs="Times New Roman"/>
          <w:i/>
          <w:iCs/>
          <w:sz w:val="24"/>
          <w:szCs w:val="24"/>
        </w:rPr>
        <w:t>Prosiding Seminar Nasional</w:t>
      </w:r>
      <w:r>
        <w:rPr>
          <w:rFonts w:ascii="Times New Roman" w:hAnsi="Times New Roman" w:cs="Times New Roman"/>
          <w:i/>
          <w:iCs/>
          <w:sz w:val="24"/>
          <w:szCs w:val="24"/>
        </w:rPr>
        <w:t>, Universitas Sultan Ageng Tirtayasa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CC74FB">
        <w:rPr>
          <w:rFonts w:ascii="Times New Roman" w:hAnsi="Times New Roman" w:cs="Times New Roman"/>
          <w:sz w:val="24"/>
          <w:szCs w:val="24"/>
        </w:rPr>
        <w:t>470-477).</w:t>
      </w:r>
      <w:r>
        <w:rPr>
          <w:rFonts w:ascii="Times New Roman" w:hAnsi="Times New Roman" w:cs="Times New Roman"/>
          <w:sz w:val="24"/>
          <w:szCs w:val="24"/>
        </w:rPr>
        <w:t>Serang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84EA6">
        <w:rPr>
          <w:rFonts w:ascii="Times New Roman" w:hAnsi="Times New Roman" w:cs="Times New Roman"/>
          <w:sz w:val="24"/>
          <w:szCs w:val="24"/>
        </w:rPr>
        <w:t xml:space="preserve">Setyosari, Punaji H. (2016). </w:t>
      </w:r>
      <w:r w:rsidRPr="00384EA6">
        <w:rPr>
          <w:rFonts w:ascii="Times New Roman" w:hAnsi="Times New Roman" w:cs="Times New Roman"/>
          <w:i/>
          <w:sz w:val="24"/>
          <w:szCs w:val="24"/>
        </w:rPr>
        <w:t>Metode Penelitian Pendidikan dan Pengembangan</w:t>
      </w:r>
      <w:r w:rsidRPr="00384EA6">
        <w:rPr>
          <w:rFonts w:ascii="Times New Roman" w:hAnsi="Times New Roman" w:cs="Times New Roman"/>
          <w:sz w:val="24"/>
          <w:szCs w:val="24"/>
        </w:rPr>
        <w:t>. Jakarta: Prenada media Group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84EA6">
        <w:rPr>
          <w:rFonts w:ascii="Times New Roman" w:hAnsi="Times New Roman" w:cs="Times New Roman"/>
          <w:sz w:val="24"/>
          <w:szCs w:val="24"/>
        </w:rPr>
        <w:t xml:space="preserve">Sugiyono. (2013). </w:t>
      </w:r>
      <w:r w:rsidRPr="00384EA6">
        <w:rPr>
          <w:rFonts w:ascii="Times New Roman" w:hAnsi="Times New Roman" w:cs="Times New Roman"/>
          <w:i/>
          <w:sz w:val="24"/>
          <w:szCs w:val="24"/>
        </w:rPr>
        <w:t>Metode Penelitian Kuantitatif, Kualitatif dan R &amp; D</w:t>
      </w:r>
      <w:r w:rsidRPr="00384EA6">
        <w:rPr>
          <w:rFonts w:ascii="Times New Roman" w:hAnsi="Times New Roman" w:cs="Times New Roman"/>
          <w:sz w:val="24"/>
          <w:szCs w:val="24"/>
        </w:rPr>
        <w:t>. Bandung:Alfabeta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84EA6">
        <w:rPr>
          <w:rFonts w:ascii="Times New Roman" w:hAnsi="Times New Roman" w:cs="Times New Roman"/>
          <w:sz w:val="24"/>
          <w:szCs w:val="24"/>
        </w:rPr>
        <w:t xml:space="preserve">Sugiyono.(2017). </w:t>
      </w:r>
      <w:r w:rsidRPr="00384EA6">
        <w:rPr>
          <w:rFonts w:ascii="Times New Roman" w:hAnsi="Times New Roman" w:cs="Times New Roman"/>
          <w:i/>
          <w:sz w:val="24"/>
          <w:szCs w:val="24"/>
        </w:rPr>
        <w:t>Metode Penelitian dan Pengembangan (Research andDevelopment/R&amp;D).</w:t>
      </w:r>
      <w:r w:rsidRPr="00384EA6">
        <w:rPr>
          <w:rFonts w:ascii="Times New Roman" w:hAnsi="Times New Roman" w:cs="Times New Roman"/>
          <w:sz w:val="24"/>
          <w:szCs w:val="24"/>
        </w:rPr>
        <w:t>Bandung: Alfabeta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84EA6">
        <w:rPr>
          <w:rFonts w:ascii="Times New Roman" w:hAnsi="Times New Roman" w:cs="Times New Roman"/>
          <w:sz w:val="24"/>
          <w:szCs w:val="24"/>
        </w:rPr>
        <w:t>Sugiyono.(2019). Metode Penelitian.</w:t>
      </w:r>
      <w:r w:rsidRPr="00384EA6">
        <w:rPr>
          <w:rFonts w:ascii="Times New Roman" w:hAnsi="Times New Roman" w:cs="Times New Roman"/>
          <w:i/>
          <w:sz w:val="24"/>
          <w:szCs w:val="24"/>
        </w:rPr>
        <w:t>Metode Penelitian Kuantitatif, Kualitatif dan R &amp; D</w:t>
      </w:r>
      <w:r w:rsidRPr="00384EA6">
        <w:rPr>
          <w:rFonts w:ascii="Times New Roman" w:hAnsi="Times New Roman" w:cs="Times New Roman"/>
          <w:sz w:val="24"/>
          <w:szCs w:val="24"/>
        </w:rPr>
        <w:t>. Bandung: Alfabeta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84EA6">
        <w:rPr>
          <w:rFonts w:ascii="Times New Roman" w:hAnsi="Times New Roman" w:cs="Times New Roman"/>
          <w:sz w:val="24"/>
          <w:szCs w:val="24"/>
        </w:rPr>
        <w:t>Sundayana.R (2014).</w:t>
      </w:r>
      <w:r w:rsidRPr="00384EA6">
        <w:rPr>
          <w:rFonts w:ascii="Times New Roman" w:hAnsi="Times New Roman" w:cs="Times New Roman"/>
          <w:i/>
          <w:sz w:val="24"/>
          <w:szCs w:val="24"/>
        </w:rPr>
        <w:t xml:space="preserve">Statistika Penelitian Pendidikan, </w:t>
      </w:r>
      <w:r w:rsidRPr="00384EA6">
        <w:rPr>
          <w:rFonts w:ascii="Times New Roman" w:hAnsi="Times New Roman" w:cs="Times New Roman"/>
          <w:sz w:val="24"/>
          <w:szCs w:val="24"/>
        </w:rPr>
        <w:t xml:space="preserve">Bandung: Alfabeta Sanjaya. W. 2013. </w:t>
      </w:r>
      <w:r w:rsidRPr="00384EA6">
        <w:rPr>
          <w:rFonts w:ascii="Times New Roman" w:hAnsi="Times New Roman" w:cs="Times New Roman"/>
          <w:i/>
          <w:sz w:val="24"/>
          <w:szCs w:val="24"/>
        </w:rPr>
        <w:t>Penelitian pendidikan Jenis, Metode, dan Prosedur.</w:t>
      </w:r>
      <w:r w:rsidRPr="00384EA6">
        <w:rPr>
          <w:rFonts w:ascii="Times New Roman" w:hAnsi="Times New Roman" w:cs="Times New Roman"/>
          <w:sz w:val="24"/>
          <w:szCs w:val="24"/>
        </w:rPr>
        <w:t xml:space="preserve"> Bandung: Prenamedia Group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00CF9">
        <w:rPr>
          <w:rFonts w:ascii="Times New Roman" w:hAnsi="Times New Roman" w:cs="Times New Roman"/>
          <w:sz w:val="24"/>
          <w:szCs w:val="24"/>
        </w:rPr>
        <w:t>Sari, W. P., Khayroiyah, S., Ningsih, A. M., Nurjanah, N., &amp; Nasution, H. H. (2024).Penggunaan multimedia interaktif untuk meningkatkan hasil belajar siswa kelas III UPT SDN 060925 Medan Amplas. Jurnal Pendidikan Tambusai, 8(2), 35875–35879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Tarigan, A. D. B., Anshor, A. S., Nurmayani, N., Rozi, A., &amp; Manurung, M. (2024). Pengembangan game edukatif berbantuan Wordwall pada tema Benda Hewan dan Tanaman kelas I SD Negeri 101911 Sidodadi Batu 8. Jurnal PGSD, 10(4), 213–222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t>Widya Puspita Sari, Khayroiyah, S., Ningsih, A. M., Nurjanah, N., &amp; Nasution, H. H. (2024). Penggunaan multimedia interaktif untuk meningkatkan hasil belajar matematika siswa kelas III UPT SDN 060925 Medan Amplas. Jurnal Pendidikan Tambusai, 8(2), 35875–35879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 xml:space="preserve">Yarshal, Dinda, &amp; Amanda1, A. P. (2023). Pengembangan Media Pembelajaran </w:t>
      </w:r>
      <w:r w:rsidRPr="00DB1BDB">
        <w:rPr>
          <w:rFonts w:ascii="Times New Roman" w:hAnsi="Times New Roman" w:cs="Times New Roman"/>
          <w:i/>
          <w:iCs/>
          <w:noProof/>
          <w:sz w:val="24"/>
        </w:rPr>
        <w:t xml:space="preserve">Scrapbook </w:t>
      </w:r>
      <w:r w:rsidRPr="009B35FF">
        <w:rPr>
          <w:rFonts w:ascii="Times New Roman" w:hAnsi="Times New Roman" w:cs="Times New Roman"/>
          <w:noProof/>
          <w:sz w:val="24"/>
        </w:rPr>
        <w:t>Digital Universitas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 w:rsidRPr="00820C0C">
        <w:rPr>
          <w:rFonts w:ascii="Times New Roman" w:hAnsi="Times New Roman" w:cs="Times New Roman"/>
          <w:i/>
          <w:iCs/>
          <w:noProof/>
          <w:sz w:val="24"/>
        </w:rPr>
        <w:t>Jurnal Pendidikan dan Pembelajaran Terpadu</w:t>
      </w:r>
      <w:r w:rsidRPr="009B35FF">
        <w:rPr>
          <w:rFonts w:ascii="Times New Roman" w:hAnsi="Times New Roman" w:cs="Times New Roman"/>
          <w:i/>
          <w:iCs/>
          <w:noProof/>
          <w:sz w:val="24"/>
        </w:rPr>
        <w:t>05</w:t>
      </w:r>
      <w:r w:rsidRPr="009B35FF">
        <w:rPr>
          <w:rFonts w:ascii="Times New Roman" w:hAnsi="Times New Roman" w:cs="Times New Roman"/>
          <w:noProof/>
          <w:sz w:val="24"/>
        </w:rPr>
        <w:t>(1), 1–10.</w:t>
      </w:r>
    </w:p>
    <w:p w:rsidR="00065B6C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35FF">
        <w:rPr>
          <w:rFonts w:ascii="Times New Roman" w:hAnsi="Times New Roman" w:cs="Times New Roman"/>
          <w:noProof/>
          <w:sz w:val="24"/>
        </w:rPr>
        <w:t xml:space="preserve">Yoga, T. D. (2023). </w:t>
      </w:r>
      <w:r w:rsidRPr="007760D4">
        <w:rPr>
          <w:rFonts w:ascii="Times New Roman" w:hAnsi="Times New Roman" w:cs="Times New Roman"/>
          <w:noProof/>
          <w:sz w:val="24"/>
        </w:rPr>
        <w:t>Sejarah Urutan Versi Android dari yang Paling Awal Sampai Terbaru</w:t>
      </w:r>
      <w:r w:rsidRPr="009B35FF">
        <w:rPr>
          <w:rFonts w:ascii="Times New Roman" w:hAnsi="Times New Roman" w:cs="Times New Roman"/>
          <w:noProof/>
          <w:sz w:val="24"/>
        </w:rPr>
        <w:t>. Oktober.https://smp3pangandaran.sch.id/berita/detail/sejarah-urutan-versi-android-dari-yang-paling-awal-sampai-terbaru</w:t>
      </w:r>
      <w:r>
        <w:rPr>
          <w:rFonts w:ascii="Times New Roman" w:hAnsi="Times New Roman" w:cs="Times New Roman"/>
          <w:noProof/>
          <w:sz w:val="24"/>
        </w:rPr>
        <w:t xml:space="preserve"> u</w:t>
      </w:r>
      <w:r w:rsidRPr="002A18DA">
        <w:rPr>
          <w:rFonts w:ascii="Times New Roman" w:hAnsi="Times New Roman" w:cs="Times New Roman"/>
          <w:noProof/>
          <w:sz w:val="24"/>
        </w:rPr>
        <w:t>ntuk Membaca Menulis Permulaan Tema 7 Kelas II SD. JPPT, Vol. 5 No. 1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00CF9">
        <w:rPr>
          <w:rFonts w:ascii="Times New Roman" w:hAnsi="Times New Roman" w:cs="Times New Roman"/>
          <w:noProof/>
          <w:sz w:val="24"/>
        </w:rPr>
        <w:lastRenderedPageBreak/>
        <w:t>Zumarnis, W. A. A., Siregar, H., Nurjanah, N., &amp; Siregar, N. (2024). Peningkatan hasil belajar siswa menggunakan media Wordwall pada mata pelajaran Pendidikan Pancasila materi keragaman suku bangsa dan budaya kelas IV SDN 060925 Medan Amplas. Jurnal Pendidikan Tambusai, 8(3), 50131–50135.</w:t>
      </w: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2A18DA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065B6C" w:rsidRPr="009B35FF" w:rsidRDefault="00065B6C" w:rsidP="00065B6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18DA">
        <w:rPr>
          <w:rFonts w:ascii="Times New Roman" w:hAnsi="Times New Roman" w:cs="Times New Roman"/>
          <w:noProof/>
          <w:sz w:val="24"/>
        </w:rPr>
        <w:t>.</w:t>
      </w:r>
    </w:p>
    <w:p w:rsidR="00065B6C" w:rsidRPr="00011ACF" w:rsidRDefault="00C40133" w:rsidP="00065B6C">
      <w:pPr>
        <w:pStyle w:val="Heading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  <w:r w:rsidR="00065B6C">
        <w:rPr>
          <w:rFonts w:ascii="Times New Roman" w:hAnsi="Times New Roman" w:cs="Times New Roman"/>
          <w:sz w:val="24"/>
          <w:szCs w:val="24"/>
          <w:lang w:val="en-ID"/>
        </w:rPr>
        <w:br w:type="page"/>
      </w:r>
    </w:p>
    <w:p w:rsidR="00065B6C" w:rsidRDefault="00065B6C" w:rsidP="00065B6C">
      <w:pPr>
        <w:pStyle w:val="Heading1"/>
        <w:spacing w:before="0"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" w:name="_Toc197427303"/>
      <w:r w:rsidRPr="005F32D8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LAMPIRAN</w:t>
      </w:r>
      <w:bookmarkEnd w:id="1"/>
    </w:p>
    <w:p w:rsidR="00065B6C" w:rsidRPr="00230E74" w:rsidRDefault="00065B6C" w:rsidP="0008456E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bookmarkStart w:id="2" w:name="_Hlk192219399"/>
      <w:r w:rsidRPr="00230E74">
        <w:rPr>
          <w:rFonts w:ascii="Times New Roman" w:hAnsi="Times New Roman" w:cs="Times New Roman"/>
          <w:sz w:val="24"/>
          <w:szCs w:val="24"/>
        </w:rPr>
        <w:t>Rekapan data validasi disajikan dalam sebuah tabel dengan format sebagai berikut:</w:t>
      </w:r>
      <w:bookmarkEnd w:id="2"/>
    </w:p>
    <w:tbl>
      <w:tblPr>
        <w:tblW w:w="7945" w:type="dxa"/>
        <w:tblLook w:val="04A0"/>
      </w:tblPr>
      <w:tblGrid>
        <w:gridCol w:w="1056"/>
        <w:gridCol w:w="1203"/>
        <w:gridCol w:w="950"/>
        <w:gridCol w:w="950"/>
        <w:gridCol w:w="958"/>
        <w:gridCol w:w="950"/>
        <w:gridCol w:w="950"/>
        <w:gridCol w:w="950"/>
      </w:tblGrid>
      <w:tr w:rsidR="00065B6C" w:rsidRPr="00FC5138" w:rsidTr="000D182E">
        <w:trPr>
          <w:trHeight w:val="594"/>
        </w:trPr>
        <w:tc>
          <w:tcPr>
            <w:tcW w:w="104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2850D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Kriteria</w:t>
            </w:r>
          </w:p>
        </w:tc>
        <w:tc>
          <w:tcPr>
            <w:tcW w:w="119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2850D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Indikator</w:t>
            </w:r>
          </w:p>
        </w:tc>
        <w:tc>
          <w:tcPr>
            <w:tcW w:w="28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2850D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Validator Ke</w:t>
            </w:r>
          </w:p>
        </w:tc>
        <w:tc>
          <w:tcPr>
            <w:tcW w:w="9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FC5138" w:rsidRDefault="00C40133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color w:val="000000"/>
                        <w:sz w:val="24"/>
                        <w:szCs w:val="24"/>
                        <w:lang w:val="en-ID" w:eastAsia="en-ID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000000"/>
                        <w:sz w:val="24"/>
                        <w:szCs w:val="24"/>
                        <w:lang w:val="en-ID" w:eastAsia="en-ID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000000"/>
                        <w:sz w:val="24"/>
                        <w:szCs w:val="24"/>
                        <w:lang w:val="en-ID" w:eastAsia="en-ID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9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FC5138" w:rsidRDefault="00C40133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color w:val="000000"/>
                        <w:sz w:val="24"/>
                        <w:szCs w:val="24"/>
                        <w:lang w:val="en-ID" w:eastAsia="en-ID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000000"/>
                        <w:sz w:val="24"/>
                        <w:szCs w:val="24"/>
                        <w:lang w:val="en-ID" w:eastAsia="en-ID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000000"/>
                        <w:sz w:val="24"/>
                        <w:szCs w:val="24"/>
                        <w:lang w:val="en-ID" w:eastAsia="en-ID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9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2850D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RTV</w:t>
            </w:r>
          </w:p>
        </w:tc>
      </w:tr>
      <w:tr w:rsidR="00065B6C" w:rsidRPr="00FC5138" w:rsidTr="000D182E">
        <w:trPr>
          <w:trHeight w:val="556"/>
        </w:trPr>
        <w:tc>
          <w:tcPr>
            <w:tcW w:w="104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19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9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9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</w:tr>
      <w:tr w:rsidR="00065B6C" w:rsidRPr="00FC5138" w:rsidTr="000D182E">
        <w:trPr>
          <w:trHeight w:val="556"/>
        </w:trPr>
        <w:tc>
          <w:tcPr>
            <w:tcW w:w="10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</w:tr>
      <w:tr w:rsidR="00065B6C" w:rsidRPr="00FC5138" w:rsidTr="000D182E">
        <w:trPr>
          <w:trHeight w:val="556"/>
        </w:trPr>
        <w:tc>
          <w:tcPr>
            <w:tcW w:w="10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</w:tr>
      <w:tr w:rsidR="00065B6C" w:rsidRPr="00FC5138" w:rsidTr="000D182E">
        <w:trPr>
          <w:trHeight w:val="556"/>
        </w:trPr>
        <w:tc>
          <w:tcPr>
            <w:tcW w:w="10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C5138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FC5138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</w:tr>
    </w:tbl>
    <w:p w:rsidR="00065B6C" w:rsidRDefault="00065B6C" w:rsidP="00065B6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pPr w:leftFromText="180" w:rightFromText="180" w:vertAnchor="text" w:horzAnchor="margin" w:tblpY="947"/>
        <w:tblW w:w="7861" w:type="dxa"/>
        <w:tblLook w:val="04A0"/>
      </w:tblPr>
      <w:tblGrid>
        <w:gridCol w:w="589"/>
        <w:gridCol w:w="1042"/>
        <w:gridCol w:w="595"/>
        <w:gridCol w:w="595"/>
        <w:gridCol w:w="595"/>
        <w:gridCol w:w="595"/>
        <w:gridCol w:w="657"/>
        <w:gridCol w:w="1041"/>
        <w:gridCol w:w="892"/>
        <w:gridCol w:w="1260"/>
      </w:tblGrid>
      <w:tr w:rsidR="00065B6C" w:rsidRPr="00E941CF" w:rsidTr="000D182E">
        <w:trPr>
          <w:trHeight w:val="371"/>
        </w:trPr>
        <w:tc>
          <w:tcPr>
            <w:tcW w:w="5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1C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104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1C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spek Yang Dinilai</w:t>
            </w:r>
          </w:p>
        </w:tc>
        <w:tc>
          <w:tcPr>
            <w:tcW w:w="3037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1C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kor Penilaian</w:t>
            </w:r>
          </w:p>
        </w:tc>
        <w:tc>
          <w:tcPr>
            <w:tcW w:w="104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1C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otal Respon Siswa</w:t>
            </w:r>
          </w:p>
        </w:tc>
        <w:tc>
          <w:tcPr>
            <w:tcW w:w="8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1C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%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E941C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ategori</w:t>
            </w:r>
          </w:p>
        </w:tc>
      </w:tr>
      <w:tr w:rsidR="00065B6C" w:rsidRPr="00E941CF" w:rsidTr="000D182E">
        <w:trPr>
          <w:trHeight w:val="371"/>
        </w:trPr>
        <w:tc>
          <w:tcPr>
            <w:tcW w:w="5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104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B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CB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B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TB</w:t>
            </w:r>
          </w:p>
        </w:tc>
        <w:tc>
          <w:tcPr>
            <w:tcW w:w="104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8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</w:tr>
      <w:tr w:rsidR="00065B6C" w:rsidRPr="00E941CF" w:rsidTr="000D182E">
        <w:trPr>
          <w:trHeight w:val="371"/>
        </w:trPr>
        <w:tc>
          <w:tcPr>
            <w:tcW w:w="5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104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84052F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40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104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8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</w:p>
        </w:tc>
      </w:tr>
      <w:tr w:rsidR="00065B6C" w:rsidRPr="00E941CF" w:rsidTr="000D182E">
        <w:trPr>
          <w:trHeight w:val="371"/>
        </w:trPr>
        <w:tc>
          <w:tcPr>
            <w:tcW w:w="5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230E74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230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1.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</w:tr>
      <w:tr w:rsidR="00065B6C" w:rsidRPr="00E941CF" w:rsidTr="000D182E">
        <w:trPr>
          <w:trHeight w:val="371"/>
        </w:trPr>
        <w:tc>
          <w:tcPr>
            <w:tcW w:w="5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230E74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230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2.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</w:tr>
      <w:tr w:rsidR="00065B6C" w:rsidRPr="00E941CF" w:rsidTr="000D182E">
        <w:trPr>
          <w:trHeight w:val="371"/>
        </w:trPr>
        <w:tc>
          <w:tcPr>
            <w:tcW w:w="5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230E74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230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3.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E941CF" w:rsidRDefault="00065B6C" w:rsidP="000D18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E941CF">
              <w:rPr>
                <w:rFonts w:ascii="Calibri" w:eastAsia="Times New Roman" w:hAnsi="Calibri" w:cs="Calibri"/>
                <w:color w:val="000000"/>
                <w:lang w:val="en-ID" w:eastAsia="en-ID"/>
              </w:rPr>
              <w:t> </w:t>
            </w:r>
          </w:p>
        </w:tc>
      </w:tr>
    </w:tbl>
    <w:p w:rsidR="00065B6C" w:rsidRPr="00230E74" w:rsidRDefault="00065B6C" w:rsidP="0008456E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 w:rsidRPr="00230E74">
        <w:rPr>
          <w:rFonts w:ascii="Times New Roman" w:hAnsi="Times New Roman" w:cs="Times New Roman"/>
          <w:sz w:val="24"/>
          <w:szCs w:val="24"/>
        </w:rPr>
        <w:t>Rekapan data angket respon siswa terhadap keefektifan disajikan dalam sebuah tabel dengan format sebagai berikut:</w:t>
      </w:r>
    </w:p>
    <w:p w:rsidR="00065B6C" w:rsidRDefault="00065B6C" w:rsidP="00065B6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5B6C" w:rsidRDefault="00065B6C" w:rsidP="00065B6C">
      <w:pPr>
        <w:spacing w:after="0" w:line="480" w:lineRule="auto"/>
        <w:ind w:firstLine="502"/>
        <w:jc w:val="both"/>
        <w:rPr>
          <w:rFonts w:ascii="Times New Roman" w:hAnsi="Times New Roman" w:cs="Times New Roman"/>
          <w:sz w:val="24"/>
          <w:szCs w:val="24"/>
        </w:rPr>
      </w:pPr>
      <w:r w:rsidRPr="00CC4DDD">
        <w:rPr>
          <w:rFonts w:ascii="Times New Roman" w:hAnsi="Times New Roman" w:cs="Times New Roman"/>
          <w:sz w:val="24"/>
          <w:szCs w:val="24"/>
        </w:rPr>
        <w:t xml:space="preserve">Keterangan: </w:t>
      </w:r>
    </w:p>
    <w:p w:rsidR="00065B6C" w:rsidRDefault="00065B6C" w:rsidP="00065B6C">
      <w:pPr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 w:rsidRPr="00CC4DDD">
        <w:rPr>
          <w:rFonts w:ascii="Times New Roman" w:hAnsi="Times New Roman" w:cs="Times New Roman"/>
          <w:sz w:val="24"/>
          <w:szCs w:val="24"/>
        </w:rPr>
        <w:t xml:space="preserve">SB: Sangat Bagus/Jelas mempunyai nilai 5 </w:t>
      </w:r>
    </w:p>
    <w:p w:rsidR="00065B6C" w:rsidRDefault="00065B6C" w:rsidP="00065B6C">
      <w:pPr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 w:rsidRPr="00CC4DDD">
        <w:rPr>
          <w:rFonts w:ascii="Times New Roman" w:hAnsi="Times New Roman" w:cs="Times New Roman"/>
          <w:sz w:val="24"/>
          <w:szCs w:val="24"/>
        </w:rPr>
        <w:t xml:space="preserve">B: Bagus/Jelas mempunyai nilai 4 </w:t>
      </w:r>
    </w:p>
    <w:p w:rsidR="00065B6C" w:rsidRDefault="00065B6C" w:rsidP="00065B6C">
      <w:pPr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 w:rsidRPr="00CC4DDD">
        <w:rPr>
          <w:rFonts w:ascii="Times New Roman" w:hAnsi="Times New Roman" w:cs="Times New Roman"/>
          <w:sz w:val="24"/>
          <w:szCs w:val="24"/>
        </w:rPr>
        <w:t xml:space="preserve">CB: Cukup Bagus/Jelas mempunyai nilai 3 </w:t>
      </w:r>
    </w:p>
    <w:p w:rsidR="00065B6C" w:rsidRDefault="00065B6C" w:rsidP="00065B6C">
      <w:pPr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 w:rsidRPr="00CC4DDD">
        <w:rPr>
          <w:rFonts w:ascii="Times New Roman" w:hAnsi="Times New Roman" w:cs="Times New Roman"/>
          <w:sz w:val="24"/>
          <w:szCs w:val="24"/>
        </w:rPr>
        <w:t xml:space="preserve">KB: Kurang bagus/Jelas mempunyai nilai 2 </w:t>
      </w:r>
    </w:p>
    <w:p w:rsidR="00065B6C" w:rsidRPr="00230E74" w:rsidRDefault="00065B6C" w:rsidP="00065B6C">
      <w:pPr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 w:rsidRPr="00CC4DDD">
        <w:rPr>
          <w:rFonts w:ascii="Times New Roman" w:hAnsi="Times New Roman" w:cs="Times New Roman"/>
          <w:sz w:val="24"/>
          <w:szCs w:val="24"/>
        </w:rPr>
        <w:t>STB: Sangat Tidak Bagus/Jelas mempunyai nilai 1</w:t>
      </w:r>
    </w:p>
    <w:p w:rsidR="00065B6C" w:rsidRDefault="00065B6C" w:rsidP="00065B6C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br w:type="page"/>
      </w:r>
    </w:p>
    <w:p w:rsidR="00065B6C" w:rsidRPr="003A08EF" w:rsidRDefault="00065B6C" w:rsidP="00065B6C">
      <w:pPr>
        <w:spacing w:after="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 w:rsidRPr="003A08E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lastRenderedPageBreak/>
        <w:t xml:space="preserve">Lampiran 1.  Lembar Instrumen </w:t>
      </w:r>
      <w:r w:rsidRPr="003A08EF">
        <w:rPr>
          <w:rFonts w:ascii="Times New Roman" w:hAnsi="Times New Roman" w:cs="Times New Roman"/>
          <w:b/>
          <w:bCs/>
          <w:sz w:val="24"/>
          <w:szCs w:val="24"/>
          <w:u w:val="single"/>
        </w:rPr>
        <w:t>Validasi</w:t>
      </w:r>
      <w:r w:rsidRPr="003A08EF">
        <w:rPr>
          <w:rFonts w:ascii="Times New Roman" w:hAnsi="Times New Roman" w:cs="Times New Roman"/>
          <w:b/>
          <w:sz w:val="24"/>
          <w:szCs w:val="24"/>
          <w:u w:val="single"/>
        </w:rPr>
        <w:t xml:space="preserve"> Ahli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Media</w:t>
      </w:r>
    </w:p>
    <w:p w:rsidR="00065B6C" w:rsidRPr="003A08EF" w:rsidRDefault="00065B6C" w:rsidP="0008456E">
      <w:pPr>
        <w:pStyle w:val="ListParagraph"/>
        <w:numPr>
          <w:ilvl w:val="0"/>
          <w:numId w:val="1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dentitas</w:t>
      </w:r>
    </w:p>
    <w:p w:rsidR="00065B6C" w:rsidRPr="003A08EF" w:rsidRDefault="00065B6C" w:rsidP="00065B6C">
      <w:pPr>
        <w:spacing w:after="0" w:line="360" w:lineRule="auto"/>
        <w:ind w:left="2160" w:hanging="216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dul Penelitian 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: </w:t>
      </w:r>
      <w:r w:rsidRPr="00010208">
        <w:rPr>
          <w:rFonts w:ascii="Times New Roman" w:hAnsi="Times New Roman" w:cs="Times New Roman"/>
          <w:sz w:val="24"/>
          <w:szCs w:val="24"/>
        </w:rPr>
        <w:t xml:space="preserve">Pengembangan Media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010208">
        <w:rPr>
          <w:rFonts w:ascii="Times New Roman" w:hAnsi="Times New Roman" w:cs="Times New Roman"/>
          <w:sz w:val="24"/>
          <w:szCs w:val="24"/>
        </w:rPr>
        <w:t xml:space="preserve"> Berbasis Android Untuk Mengatasi Permasalahan Perkalian Siswa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Nama Mahasiswa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  <w:t xml:space="preserve">: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Khaissuledi Qawiy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NPM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  <w:t>: 211434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58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Nama Validator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: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Tanggal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:</w:t>
      </w:r>
    </w:p>
    <w:p w:rsidR="00065B6C" w:rsidRPr="003A08EF" w:rsidRDefault="00065B6C" w:rsidP="0008456E">
      <w:pPr>
        <w:pStyle w:val="ListParagraph"/>
        <w:numPr>
          <w:ilvl w:val="0"/>
          <w:numId w:val="1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etunjuk Pengisian </w:t>
      </w:r>
      <w:r w:rsidRPr="002068D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Lembar </w:t>
      </w:r>
      <w:r w:rsidRPr="002068DC">
        <w:rPr>
          <w:rFonts w:ascii="Times New Roman" w:hAnsi="Times New Roman" w:cs="Times New Roman"/>
          <w:b/>
          <w:bCs/>
          <w:sz w:val="24"/>
          <w:szCs w:val="24"/>
        </w:rPr>
        <w:t>Validasi</w:t>
      </w:r>
    </w:p>
    <w:p w:rsidR="00065B6C" w:rsidRPr="003A08EF" w:rsidRDefault="00065B6C" w:rsidP="00065B6C">
      <w:pPr>
        <w:pStyle w:val="ListParagraph"/>
        <w:spacing w:after="0" w:line="360" w:lineRule="auto"/>
        <w:ind w:left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Sebelum mengisi angket, silahkan Bapak/Ibu membaca terlebih dahulu petunjuk pengisian berikut ini:</w:t>
      </w:r>
    </w:p>
    <w:p w:rsidR="00065B6C" w:rsidRPr="003A08EF" w:rsidRDefault="00065B6C" w:rsidP="0008456E">
      <w:pPr>
        <w:pStyle w:val="ListParagraph"/>
        <w:numPr>
          <w:ilvl w:val="0"/>
          <w:numId w:val="2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mbar instrumen diisi oleh Bapak/Ibu validator ahli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Media.</w:t>
      </w:r>
    </w:p>
    <w:p w:rsidR="00065B6C" w:rsidRDefault="00065B6C" w:rsidP="0008456E">
      <w:pPr>
        <w:pStyle w:val="ListParagraph"/>
        <w:numPr>
          <w:ilvl w:val="0"/>
          <w:numId w:val="2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30E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mbar instrumen angket ini bertujuan untuk mengetahui pendapat Bapak/Ibu validator ahli Media mengenai kelayakan materi pada </w:t>
      </w:r>
      <w:r w:rsidRPr="00230E74">
        <w:rPr>
          <w:rFonts w:ascii="Times New Roman" w:hAnsi="Times New Roman" w:cs="Times New Roman"/>
          <w:sz w:val="24"/>
          <w:szCs w:val="24"/>
        </w:rPr>
        <w:t xml:space="preserve">Pengembangan Media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230E74">
        <w:rPr>
          <w:rFonts w:ascii="Times New Roman" w:hAnsi="Times New Roman" w:cs="Times New Roman"/>
          <w:sz w:val="24"/>
          <w:szCs w:val="24"/>
        </w:rPr>
        <w:t xml:space="preserve"> Berbasis Android Untuk Mengatasi Permasalahan Perkalian Siswa</w:t>
      </w:r>
      <w:r w:rsidRPr="00230E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kembangka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065B6C" w:rsidRDefault="00065B6C" w:rsidP="0008456E">
      <w:pPr>
        <w:pStyle w:val="ListParagraph"/>
        <w:numPr>
          <w:ilvl w:val="0"/>
          <w:numId w:val="2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30E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dapat, penilaian, kritik dan saran dari Bapak/Ibu validator ahli desain yang sangat bermanfaat untuk memperbaiki dan meningkatkan kualitas dari </w:t>
      </w:r>
      <w:r w:rsidRPr="00230E74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Media </w:t>
      </w:r>
      <w:r w:rsidRPr="00230E74">
        <w:rPr>
          <w:rFonts w:ascii="Times New Roman" w:hAnsi="Times New Roman" w:cs="Times New Roman"/>
          <w:color w:val="000000" w:themeColor="text1"/>
          <w:sz w:val="24"/>
          <w:szCs w:val="24"/>
        </w:rPr>
        <w:t>yang dikembangka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065B6C" w:rsidRDefault="00065B6C" w:rsidP="0008456E">
      <w:pPr>
        <w:pStyle w:val="ListParagraph"/>
        <w:numPr>
          <w:ilvl w:val="0"/>
          <w:numId w:val="2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30E74">
        <w:rPr>
          <w:rFonts w:ascii="Times New Roman" w:hAnsi="Times New Roman" w:cs="Times New Roman"/>
          <w:color w:val="000000" w:themeColor="text1"/>
          <w:sz w:val="24"/>
          <w:szCs w:val="24"/>
        </w:rPr>
        <w:t>Penilaian dilakukan dengan cara memberikan tanda ceklis (</w:t>
      </w:r>
      <w:r w:rsidRPr="00230E74">
        <w:rPr>
          <w:rFonts w:ascii="Segoe UI Symbol" w:eastAsia="Arial Unicode MS" w:hAnsi="Segoe UI Symbol" w:cs="Segoe UI Symbol"/>
          <w:sz w:val="24"/>
          <w:szCs w:val="24"/>
        </w:rPr>
        <w:t>✔</w:t>
      </w:r>
      <w:r w:rsidRPr="00230E74">
        <w:rPr>
          <w:rFonts w:ascii="Times New Roman" w:hAnsi="Times New Roman" w:cs="Times New Roman"/>
          <w:sz w:val="24"/>
          <w:szCs w:val="24"/>
        </w:rPr>
        <w:t>) pada angka 1, 2, 3, 4, 5 yang telah disediaka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065B6C" w:rsidRPr="00230E74" w:rsidRDefault="00065B6C" w:rsidP="0008456E">
      <w:pPr>
        <w:pStyle w:val="ListParagraph"/>
        <w:numPr>
          <w:ilvl w:val="0"/>
          <w:numId w:val="2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30E74">
        <w:rPr>
          <w:rFonts w:ascii="Times New Roman" w:hAnsi="Times New Roman" w:cs="Times New Roman"/>
          <w:sz w:val="24"/>
          <w:szCs w:val="24"/>
        </w:rPr>
        <w:t>Pedoman penilaian</w:t>
      </w:r>
    </w:p>
    <w:p w:rsidR="00065B6C" w:rsidRPr="003A08EF" w:rsidRDefault="00065B6C" w:rsidP="0008456E">
      <w:pPr>
        <w:pStyle w:val="ListParagraph"/>
        <w:numPr>
          <w:ilvl w:val="0"/>
          <w:numId w:val="3"/>
        </w:numPr>
        <w:spacing w:after="0" w:line="360" w:lineRule="auto"/>
        <w:ind w:left="567" w:hanging="283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gka 5 berarti Sangat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bagus</w:t>
      </w:r>
    </w:p>
    <w:p w:rsidR="00065B6C" w:rsidRPr="003A08EF" w:rsidRDefault="00065B6C" w:rsidP="0008456E">
      <w:pPr>
        <w:pStyle w:val="ListParagraph"/>
        <w:numPr>
          <w:ilvl w:val="0"/>
          <w:numId w:val="3"/>
        </w:numPr>
        <w:spacing w:after="0" w:line="360" w:lineRule="auto"/>
        <w:ind w:left="567" w:hanging="283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gka 4 berarti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Bagus</w:t>
      </w:r>
    </w:p>
    <w:p w:rsidR="00065B6C" w:rsidRPr="003A08EF" w:rsidRDefault="00065B6C" w:rsidP="0008456E">
      <w:pPr>
        <w:pStyle w:val="ListParagraph"/>
        <w:numPr>
          <w:ilvl w:val="0"/>
          <w:numId w:val="3"/>
        </w:numPr>
        <w:spacing w:after="0" w:line="360" w:lineRule="auto"/>
        <w:ind w:left="567" w:hanging="283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gka 3 berarti Cukup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bagus</w:t>
      </w:r>
    </w:p>
    <w:p w:rsidR="00065B6C" w:rsidRPr="003A08EF" w:rsidRDefault="00065B6C" w:rsidP="0008456E">
      <w:pPr>
        <w:pStyle w:val="ListParagraph"/>
        <w:numPr>
          <w:ilvl w:val="0"/>
          <w:numId w:val="3"/>
        </w:numPr>
        <w:spacing w:after="0" w:line="360" w:lineRule="auto"/>
        <w:ind w:left="567" w:hanging="283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gka 2 berarti Kurang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bagus</w:t>
      </w:r>
    </w:p>
    <w:p w:rsidR="00065B6C" w:rsidRDefault="00065B6C" w:rsidP="0008456E">
      <w:pPr>
        <w:pStyle w:val="ListParagraph"/>
        <w:numPr>
          <w:ilvl w:val="0"/>
          <w:numId w:val="3"/>
        </w:numPr>
        <w:spacing w:after="0" w:line="360" w:lineRule="auto"/>
        <w:ind w:left="284" w:firstLine="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gka 1 berarti Sangat tidak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bagus</w:t>
      </w:r>
    </w:p>
    <w:p w:rsidR="00065B6C" w:rsidRDefault="00065B6C" w:rsidP="0008456E">
      <w:pPr>
        <w:pStyle w:val="ListParagraph"/>
        <w:numPr>
          <w:ilvl w:val="0"/>
          <w:numId w:val="2"/>
        </w:numPr>
        <w:spacing w:after="0" w:line="360" w:lineRule="auto"/>
        <w:ind w:left="28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30E74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Apabila ada kritik dan saran, mohon Bapak/Ibu validator ahli menuliskan</w:t>
      </w:r>
      <w:r w:rsidRPr="00230E74">
        <w:rPr>
          <w:rFonts w:ascii="Times New Roman" w:hAnsi="Times New Roman" w:cs="Times New Roman"/>
          <w:color w:val="000000" w:themeColor="text1"/>
          <w:sz w:val="24"/>
          <w:szCs w:val="24"/>
        </w:rPr>
        <w:t>pada kolom yang telah disediakan</w:t>
      </w:r>
    </w:p>
    <w:p w:rsidR="00065B6C" w:rsidRPr="00230E74" w:rsidRDefault="00065B6C" w:rsidP="00065B6C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65B6C" w:rsidRDefault="00065B6C" w:rsidP="0008456E">
      <w:pPr>
        <w:pStyle w:val="BodyText"/>
        <w:numPr>
          <w:ilvl w:val="0"/>
          <w:numId w:val="1"/>
        </w:numPr>
        <w:ind w:left="0" w:firstLine="0"/>
        <w:rPr>
          <w:b/>
          <w:bCs/>
        </w:rPr>
      </w:pPr>
      <w:r w:rsidRPr="003A08EF">
        <w:rPr>
          <w:b/>
          <w:bCs/>
        </w:rPr>
        <w:lastRenderedPageBreak/>
        <w:t xml:space="preserve">Tabel Pernyataan </w:t>
      </w:r>
    </w:p>
    <w:p w:rsidR="00065B6C" w:rsidRPr="005F32D8" w:rsidRDefault="00065B6C" w:rsidP="00065B6C">
      <w:pPr>
        <w:pStyle w:val="BodyText"/>
        <w:rPr>
          <w:b/>
          <w:bCs/>
        </w:rPr>
      </w:pPr>
    </w:p>
    <w:tbl>
      <w:tblPr>
        <w:tblW w:w="9755" w:type="dxa"/>
        <w:tblInd w:w="-1067" w:type="dxa"/>
        <w:tblLook w:val="04A0"/>
      </w:tblPr>
      <w:tblGrid>
        <w:gridCol w:w="510"/>
        <w:gridCol w:w="1523"/>
        <w:gridCol w:w="4252"/>
        <w:gridCol w:w="709"/>
        <w:gridCol w:w="709"/>
        <w:gridCol w:w="709"/>
        <w:gridCol w:w="708"/>
        <w:gridCol w:w="635"/>
      </w:tblGrid>
      <w:tr w:rsidR="00065B6C" w:rsidRPr="00063B70" w:rsidTr="000D182E">
        <w:trPr>
          <w:trHeight w:val="310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15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spek Penilaian</w:t>
            </w:r>
          </w:p>
        </w:tc>
        <w:tc>
          <w:tcPr>
            <w:tcW w:w="425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nyataan</w:t>
            </w:r>
          </w:p>
        </w:tc>
        <w:tc>
          <w:tcPr>
            <w:tcW w:w="347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kor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.</w:t>
            </w:r>
          </w:p>
        </w:tc>
        <w:tc>
          <w:tcPr>
            <w:tcW w:w="15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esesuaian dengan Tujuan Pembelajaran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hAnsi="Times New Roman" w:cs="Times New Roman"/>
                <w:sz w:val="24"/>
              </w:rPr>
              <w:t>Media pembelajaran memiliki kesesuaian antara tujuan dengan mater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pembelajaran sesuai dengan mater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pembelajaran sesuai dengan tingkat pemahaman peserta didi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.</w:t>
            </w:r>
          </w:p>
        </w:tc>
        <w:tc>
          <w:tcPr>
            <w:tcW w:w="152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esain Atau Tampilan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ain tampilan media pembelajaran menjadi lebih menari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ain sesuai dengan perkembangan zaman dan tidak kuno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973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ata letak dalam media tertata dengan baik dan mudah dipaha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ain dibuat dengan teratur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A42674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ain dibuat dengan rap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A42674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ain yang dibuat tidak ada objek yang tidak perlu atau latar belakang yang mengganggu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.</w:t>
            </w:r>
          </w:p>
        </w:tc>
        <w:tc>
          <w:tcPr>
            <w:tcW w:w="152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ualitas Media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4772A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477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memiliki ketelitian yang bai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8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hAnsi="Times New Roman" w:cs="Times New Roman"/>
                <w:sz w:val="24"/>
              </w:rPr>
              <w:t>Media memiliki warna yang bagu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973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eknis dalam media sesuai dengan konteks pembelajaran dan tidak membingungka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memiliki detail yang bagus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A42674" w:rsidRDefault="00065B6C" w:rsidP="0008456E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memiliki ukuran yang cocok untuk digunaka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A42674" w:rsidRDefault="00065B6C" w:rsidP="0008456E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memiliki tampilan yang seimbang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.</w:t>
            </w:r>
          </w:p>
        </w:tc>
        <w:tc>
          <w:tcPr>
            <w:tcW w:w="15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Aksesibilitas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mpilan pada media pembelajaran ditinjau untuk mengakomodasi keterbatasan dan aktivitas sisw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F168C4" w:rsidRDefault="00065B6C" w:rsidP="0008456E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168C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pembelajaran mampu menyesuaikan dengan karakter siswa yang berbed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19732E" w:rsidRDefault="00065B6C" w:rsidP="0008456E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pembelajaran mampu memotivasi dan menarik minat sisw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</w:trPr>
        <w:tc>
          <w:tcPr>
            <w:tcW w:w="6285" w:type="dxa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065B6C" w:rsidRPr="00943854" w:rsidRDefault="00065B6C" w:rsidP="000D182E">
            <w:pPr>
              <w:pStyle w:val="ListParagraph"/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ID"/>
              </w:rPr>
            </w:pPr>
            <w:r w:rsidRPr="0094385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ID"/>
              </w:rPr>
              <w:t>Sub Total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</w:trPr>
        <w:tc>
          <w:tcPr>
            <w:tcW w:w="6285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65B6C" w:rsidRPr="00943854" w:rsidRDefault="00065B6C" w:rsidP="000D182E">
            <w:pPr>
              <w:pStyle w:val="ListParagraph"/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ID"/>
              </w:rPr>
            </w:pPr>
            <w:r w:rsidRPr="0094385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ID"/>
              </w:rPr>
              <w:t>Total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02445F" w:rsidRDefault="00065B6C" w:rsidP="000D182E">
            <w:pPr>
              <w:spacing w:after="0" w:line="240" w:lineRule="auto"/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063B7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</w:tbl>
    <w:p w:rsidR="00065B6C" w:rsidRDefault="00065B6C" w:rsidP="00065B6C">
      <w:pPr>
        <w:pStyle w:val="BodyText"/>
      </w:pPr>
    </w:p>
    <w:p w:rsidR="00065B6C" w:rsidRDefault="00065B6C" w:rsidP="00065B6C">
      <w:pPr>
        <w:pStyle w:val="ListParagraph"/>
        <w:autoSpaceDE w:val="0"/>
        <w:autoSpaceDN w:val="0"/>
        <w:spacing w:after="0" w:line="480" w:lineRule="auto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65B6C" w:rsidRPr="003A08EF" w:rsidRDefault="00C40133" w:rsidP="0008456E">
      <w:pPr>
        <w:pStyle w:val="ListParagraph"/>
        <w:numPr>
          <w:ilvl w:val="0"/>
          <w:numId w:val="1"/>
        </w:numPr>
        <w:autoSpaceDE w:val="0"/>
        <w:autoSpaceDN w:val="0"/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40133">
        <w:rPr>
          <w:rFonts w:ascii="Times New Roman" w:hAnsi="Times New Roman" w:cs="Times New Roman"/>
          <w:noProof/>
          <w:sz w:val="24"/>
          <w:szCs w:val="24"/>
        </w:rPr>
        <w:lastRenderedPageBreak/>
        <w:pict>
          <v:rect id="Rectangle 20" o:spid="_x0000_s1026" style="position:absolute;left:0;text-align:left;margin-left:9.6pt;margin-top:21.6pt;width:401.8pt;height:120.5pt;z-index:251659264;visibility:visible;mso-position-horizontal-relative:margin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" fillcolor="white [3201]" strokecolor="black [3200]" strokeweight="2pt">
            <v:path arrowok="t"/>
            <w10:wrap anchorx="margin"/>
          </v:rect>
        </w:pict>
      </w:r>
      <w:r w:rsidR="00065B6C" w:rsidRPr="003A08EF">
        <w:rPr>
          <w:rFonts w:ascii="Times New Roman" w:hAnsi="Times New Roman" w:cs="Times New Roman"/>
          <w:b/>
          <w:bCs/>
          <w:sz w:val="24"/>
          <w:szCs w:val="24"/>
        </w:rPr>
        <w:t>Kritik dan Saran</w:t>
      </w:r>
    </w:p>
    <w:p w:rsidR="00065B6C" w:rsidRPr="003A08EF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8456E">
      <w:pPr>
        <w:pStyle w:val="ListParagraph"/>
        <w:numPr>
          <w:ilvl w:val="0"/>
          <w:numId w:val="1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Kesimpulan 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 penilaian tersebut, mohon validator untuk memberikan kesimpulan dengan melingkari salah satu nomor sesuai dengan pendapat validator.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1. Layak digunakan tanpa revisi 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2. Layak digunakan setelah revisi </w:t>
      </w:r>
    </w:p>
    <w:p w:rsidR="00065B6C" w:rsidRPr="005F32D8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3. Tidak Layak digunakan</w:t>
      </w:r>
    </w:p>
    <w:p w:rsidR="00065B6C" w:rsidRPr="003A08EF" w:rsidRDefault="00065B6C" w:rsidP="00065B6C">
      <w:pPr>
        <w:spacing w:after="0" w:line="240" w:lineRule="auto"/>
        <w:ind w:left="504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dan, </w:t>
      </w: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  <w:t>2025</w:t>
      </w:r>
    </w:p>
    <w:p w:rsidR="00065B6C" w:rsidRPr="003A08EF" w:rsidRDefault="00065B6C" w:rsidP="00065B6C">
      <w:pPr>
        <w:spacing w:after="0" w:line="240" w:lineRule="auto"/>
        <w:ind w:left="504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Validator</w:t>
      </w:r>
    </w:p>
    <w:p w:rsidR="00065B6C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spacing w:after="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C40133" w:rsidP="00065B6C">
      <w:pPr>
        <w:spacing w:after="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pict>
          <v:line id="Straight Connector 19" o:spid="_x0000_s1033" style="position:absolute;left:0;text-align:left;z-index:251660288;visibility:visible;mso-wrap-distance-top:-6e-5mm;mso-wrap-distance-bottom:-6e-5mm" from="246.2pt,6.15pt" to="411.3pt,6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" strokecolor="black [3040]">
            <o:lock v:ext="edit" shapetype="f"/>
          </v:line>
        </w:pict>
      </w:r>
    </w:p>
    <w:p w:rsidR="00065B6C" w:rsidRDefault="00065B6C" w:rsidP="00065B6C">
      <w:pPr>
        <w:spacing w:after="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:rsidR="00065B6C" w:rsidRDefault="00065B6C" w:rsidP="00065B6C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br w:type="page"/>
      </w:r>
    </w:p>
    <w:p w:rsidR="00065B6C" w:rsidRPr="003A08EF" w:rsidRDefault="00065B6C" w:rsidP="00065B6C">
      <w:pPr>
        <w:spacing w:after="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lastRenderedPageBreak/>
        <w:t>Lampiran 2</w:t>
      </w:r>
      <w:r w:rsidRPr="003A08E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.  Lembar Instrumen </w:t>
      </w:r>
      <w:r w:rsidRPr="003A08EF">
        <w:rPr>
          <w:rFonts w:ascii="Times New Roman" w:hAnsi="Times New Roman" w:cs="Times New Roman"/>
          <w:b/>
          <w:bCs/>
          <w:sz w:val="24"/>
          <w:szCs w:val="24"/>
          <w:u w:val="single"/>
        </w:rPr>
        <w:t>Validasi</w:t>
      </w:r>
      <w:r w:rsidRPr="003A08EF">
        <w:rPr>
          <w:rFonts w:ascii="Times New Roman" w:hAnsi="Times New Roman" w:cs="Times New Roman"/>
          <w:b/>
          <w:sz w:val="24"/>
          <w:szCs w:val="24"/>
          <w:u w:val="single"/>
        </w:rPr>
        <w:t xml:space="preserve"> Ahli Materi</w:t>
      </w:r>
    </w:p>
    <w:p w:rsidR="00065B6C" w:rsidRPr="001B10AE" w:rsidRDefault="00065B6C" w:rsidP="0008456E">
      <w:pPr>
        <w:pStyle w:val="ListParagraph"/>
        <w:numPr>
          <w:ilvl w:val="0"/>
          <w:numId w:val="4"/>
        </w:numPr>
        <w:spacing w:after="0" w:line="480" w:lineRule="auto"/>
        <w:ind w:left="284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dentitas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dul Penelitian 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: </w:t>
      </w:r>
      <w:r w:rsidRPr="00010208">
        <w:rPr>
          <w:rFonts w:ascii="Times New Roman" w:hAnsi="Times New Roman" w:cs="Times New Roman"/>
          <w:sz w:val="24"/>
          <w:szCs w:val="24"/>
        </w:rPr>
        <w:t xml:space="preserve">Pengembangan Media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010208">
        <w:rPr>
          <w:rFonts w:ascii="Times New Roman" w:hAnsi="Times New Roman" w:cs="Times New Roman"/>
          <w:sz w:val="24"/>
          <w:szCs w:val="24"/>
        </w:rPr>
        <w:t xml:space="preserve"> Berbasis Android Untuk Mengatasi Permasalahan Perkalian Siswa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Nama Mahasiswa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  <w:t xml:space="preserve">: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Khaissuledi Qawiy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NPM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  <w:t>: 211434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58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Nama Validator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: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Tanggal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:</w:t>
      </w:r>
    </w:p>
    <w:p w:rsidR="00065B6C" w:rsidRPr="003A08EF" w:rsidRDefault="00065B6C" w:rsidP="0008456E">
      <w:pPr>
        <w:pStyle w:val="ListParagraph"/>
        <w:numPr>
          <w:ilvl w:val="0"/>
          <w:numId w:val="4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etunjuk Pengisian </w:t>
      </w:r>
      <w:r w:rsidRPr="002068D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Lembar </w:t>
      </w:r>
      <w:r w:rsidRPr="002068DC">
        <w:rPr>
          <w:rFonts w:ascii="Times New Roman" w:hAnsi="Times New Roman" w:cs="Times New Roman"/>
          <w:b/>
          <w:bCs/>
          <w:sz w:val="24"/>
          <w:szCs w:val="24"/>
        </w:rPr>
        <w:t>Validasi</w:t>
      </w:r>
    </w:p>
    <w:p w:rsidR="00065B6C" w:rsidRDefault="00065B6C" w:rsidP="00065B6C">
      <w:pPr>
        <w:pStyle w:val="ListParagraph"/>
        <w:spacing w:after="0" w:line="360" w:lineRule="auto"/>
        <w:ind w:left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Sebelum mengisi angket, silahkan Bapak/Ibu membaca terlebih dahulu petunjuk pengisian berikut ini:</w:t>
      </w:r>
    </w:p>
    <w:p w:rsidR="00065B6C" w:rsidRPr="001B10AE" w:rsidRDefault="00065B6C" w:rsidP="0008456E">
      <w:pPr>
        <w:pStyle w:val="ListParagraph"/>
        <w:numPr>
          <w:ilvl w:val="1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Lembar instrumen diisi oleh Bapak/Ibu validator ahli materi</w:t>
      </w:r>
    </w:p>
    <w:p w:rsidR="00065B6C" w:rsidRDefault="00065B6C" w:rsidP="0008456E">
      <w:pPr>
        <w:pStyle w:val="ListParagraph"/>
        <w:numPr>
          <w:ilvl w:val="1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mbar instrumen angket ini bertujuan untuk mengetahui pendapat Bapak/Ibu validator ahli materi mengenai kelayakan materi pada </w:t>
      </w:r>
      <w:r w:rsidRPr="001B10AE">
        <w:rPr>
          <w:rFonts w:ascii="Times New Roman" w:hAnsi="Times New Roman" w:cs="Times New Roman"/>
          <w:sz w:val="24"/>
          <w:szCs w:val="24"/>
        </w:rPr>
        <w:t xml:space="preserve">Pengembangan Media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1B10AE">
        <w:rPr>
          <w:rFonts w:ascii="Times New Roman" w:hAnsi="Times New Roman" w:cs="Times New Roman"/>
          <w:sz w:val="24"/>
          <w:szCs w:val="24"/>
        </w:rPr>
        <w:t xml:space="preserve"> Berbasis Android Untuk Mengatasi Permasalahan Perkalian Siswa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kembangkan </w:t>
      </w:r>
    </w:p>
    <w:p w:rsidR="00065B6C" w:rsidRDefault="00065B6C" w:rsidP="0008456E">
      <w:pPr>
        <w:pStyle w:val="ListParagraph"/>
        <w:numPr>
          <w:ilvl w:val="1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dapat, penilaian, kritik dan saran dari Bapak/Ibu validator ahli materi yang sangat bermanfaat untuk memperbaiki dan meningkatkan kualitas dari </w:t>
      </w:r>
      <w:r w:rsidRPr="001B10AE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Media 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yang dikembangkan</w:t>
      </w:r>
    </w:p>
    <w:p w:rsidR="00065B6C" w:rsidRDefault="00065B6C" w:rsidP="0008456E">
      <w:pPr>
        <w:pStyle w:val="ListParagraph"/>
        <w:numPr>
          <w:ilvl w:val="1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Penilaian dilakukan dengan cara memberikan tanda ceklis (</w:t>
      </w:r>
      <w:r w:rsidRPr="001B10AE">
        <w:rPr>
          <w:rFonts w:ascii="Segoe UI Symbol" w:eastAsia="Arial Unicode MS" w:hAnsi="Segoe UI Symbol" w:cs="Segoe UI Symbol"/>
          <w:sz w:val="24"/>
          <w:szCs w:val="24"/>
        </w:rPr>
        <w:t>✔</w:t>
      </w:r>
      <w:r w:rsidRPr="001B10AE">
        <w:rPr>
          <w:rFonts w:ascii="Times New Roman" w:hAnsi="Times New Roman" w:cs="Times New Roman"/>
          <w:sz w:val="24"/>
          <w:szCs w:val="24"/>
        </w:rPr>
        <w:t>) pada angka 1, 2, 3, 4, 5 yang telah disediakan</w:t>
      </w:r>
    </w:p>
    <w:p w:rsidR="00065B6C" w:rsidRPr="001B10AE" w:rsidRDefault="00065B6C" w:rsidP="0008456E">
      <w:pPr>
        <w:pStyle w:val="ListParagraph"/>
        <w:numPr>
          <w:ilvl w:val="1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sz w:val="24"/>
          <w:szCs w:val="24"/>
        </w:rPr>
        <w:t>Pedoman penilaian</w:t>
      </w:r>
    </w:p>
    <w:p w:rsidR="00065B6C" w:rsidRDefault="00065B6C" w:rsidP="0008456E">
      <w:pPr>
        <w:pStyle w:val="ListParagraph"/>
        <w:numPr>
          <w:ilvl w:val="2"/>
          <w:numId w:val="4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5 berarti Sangat bagus</w:t>
      </w:r>
    </w:p>
    <w:p w:rsidR="00065B6C" w:rsidRDefault="00065B6C" w:rsidP="0008456E">
      <w:pPr>
        <w:pStyle w:val="ListParagraph"/>
        <w:numPr>
          <w:ilvl w:val="2"/>
          <w:numId w:val="4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4 berarti Bagus</w:t>
      </w:r>
    </w:p>
    <w:p w:rsidR="00065B6C" w:rsidRDefault="00065B6C" w:rsidP="0008456E">
      <w:pPr>
        <w:pStyle w:val="ListParagraph"/>
        <w:numPr>
          <w:ilvl w:val="2"/>
          <w:numId w:val="4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3 berarti Cukup bagus</w:t>
      </w:r>
    </w:p>
    <w:p w:rsidR="00065B6C" w:rsidRDefault="00065B6C" w:rsidP="0008456E">
      <w:pPr>
        <w:pStyle w:val="ListParagraph"/>
        <w:numPr>
          <w:ilvl w:val="2"/>
          <w:numId w:val="4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2 berarti Kurang bagus</w:t>
      </w:r>
    </w:p>
    <w:p w:rsidR="00065B6C" w:rsidRPr="001B10AE" w:rsidRDefault="00065B6C" w:rsidP="0008456E">
      <w:pPr>
        <w:pStyle w:val="ListParagraph"/>
        <w:numPr>
          <w:ilvl w:val="2"/>
          <w:numId w:val="4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1 berarti Sangat tidak bagus</w:t>
      </w:r>
    </w:p>
    <w:p w:rsidR="00065B6C" w:rsidRDefault="00065B6C" w:rsidP="0008456E">
      <w:pPr>
        <w:pStyle w:val="ListParagraph"/>
        <w:numPr>
          <w:ilvl w:val="1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Apabila ada kritik dan saran, mohon Bapak/Ibu validator ahli menuliskan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pada kolom yang telah disediakan</w:t>
      </w:r>
    </w:p>
    <w:p w:rsidR="00065B6C" w:rsidRPr="001B10AE" w:rsidRDefault="00065B6C" w:rsidP="00065B6C">
      <w:pPr>
        <w:pStyle w:val="ListParagraph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65B6C" w:rsidRDefault="00065B6C" w:rsidP="0008456E">
      <w:pPr>
        <w:pStyle w:val="BodyText"/>
        <w:numPr>
          <w:ilvl w:val="0"/>
          <w:numId w:val="4"/>
        </w:numPr>
        <w:ind w:left="0" w:firstLine="0"/>
        <w:rPr>
          <w:b/>
          <w:bCs/>
        </w:rPr>
      </w:pPr>
      <w:r w:rsidRPr="003A08EF">
        <w:rPr>
          <w:b/>
          <w:bCs/>
        </w:rPr>
        <w:lastRenderedPageBreak/>
        <w:t xml:space="preserve">Tabel Pernyataan </w:t>
      </w:r>
    </w:p>
    <w:tbl>
      <w:tblPr>
        <w:tblStyle w:val="TableGrid"/>
        <w:tblW w:w="8647" w:type="dxa"/>
        <w:tblLayout w:type="fixed"/>
        <w:tblLook w:val="04A0"/>
      </w:tblPr>
      <w:tblGrid>
        <w:gridCol w:w="709"/>
        <w:gridCol w:w="1384"/>
        <w:gridCol w:w="3294"/>
        <w:gridCol w:w="708"/>
        <w:gridCol w:w="567"/>
        <w:gridCol w:w="567"/>
        <w:gridCol w:w="709"/>
        <w:gridCol w:w="709"/>
      </w:tblGrid>
      <w:tr w:rsidR="00065B6C" w:rsidTr="000D182E">
        <w:tc>
          <w:tcPr>
            <w:tcW w:w="709" w:type="dxa"/>
            <w:vMerge w:val="restart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384" w:type="dxa"/>
            <w:vMerge w:val="restart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spek Penilaian</w:t>
            </w:r>
          </w:p>
        </w:tc>
        <w:tc>
          <w:tcPr>
            <w:tcW w:w="3294" w:type="dxa"/>
            <w:vMerge w:val="restart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nyataan</w:t>
            </w:r>
          </w:p>
        </w:tc>
        <w:tc>
          <w:tcPr>
            <w:tcW w:w="3260" w:type="dxa"/>
            <w:gridSpan w:val="5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kor Penilaian</w:t>
            </w:r>
          </w:p>
        </w:tc>
      </w:tr>
      <w:tr w:rsidR="00065B6C" w:rsidTr="000D182E">
        <w:tc>
          <w:tcPr>
            <w:tcW w:w="709" w:type="dxa"/>
            <w:vMerge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84" w:type="dxa"/>
            <w:vMerge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3294" w:type="dxa"/>
            <w:vMerge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8" w:type="dxa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  <w:tr w:rsidR="00065B6C" w:rsidRPr="009E4303" w:rsidTr="000D182E">
        <w:tc>
          <w:tcPr>
            <w:tcW w:w="709" w:type="dxa"/>
            <w:vMerge w:val="restart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384" w:type="dxa"/>
            <w:vMerge w:val="restart"/>
          </w:tcPr>
          <w:p w:rsidR="00065B6C" w:rsidRPr="00EA2A96" w:rsidRDefault="00065B6C" w:rsidP="000D182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spek </w:t>
            </w:r>
          </w:p>
          <w:p w:rsidR="00065B6C" w:rsidRPr="00EA2A96" w:rsidRDefault="00065B6C" w:rsidP="000D182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Kelayakan Isi </w:t>
            </w:r>
          </w:p>
        </w:tc>
        <w:tc>
          <w:tcPr>
            <w:tcW w:w="3294" w:type="dxa"/>
          </w:tcPr>
          <w:p w:rsidR="00065B6C" w:rsidRPr="009519C0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  <w:r w:rsidRPr="009519C0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  <w:t>Kesesuaian materi dengan tujuan pembelajaran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</w:tr>
      <w:tr w:rsidR="00065B6C" w:rsidRPr="009E4303" w:rsidTr="000D182E">
        <w:tc>
          <w:tcPr>
            <w:tcW w:w="709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1384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  <w:t>Materi mampu mengembangkan pemikiran kritis dan pemecahan masalah pada siswa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</w:tr>
      <w:tr w:rsidR="00065B6C" w:rsidRPr="009E4303" w:rsidTr="000D182E">
        <w:tc>
          <w:tcPr>
            <w:tcW w:w="709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1384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  <w:t>Materi pada media pembelajaran mudah dimengerti siswa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</w:tr>
      <w:tr w:rsidR="00065B6C" w:rsidRPr="009E4303" w:rsidTr="000D182E">
        <w:tc>
          <w:tcPr>
            <w:tcW w:w="709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1384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  <w:t xml:space="preserve">Materi </w:t>
            </w:r>
            <w:r w:rsidRPr="00EA2A96"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 xml:space="preserve">pada media pembelajaran pada mata pelajaran </w:t>
            </w:r>
            <w:r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>Matematika materi Perkalian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</w:tr>
      <w:tr w:rsidR="00065B6C" w:rsidRPr="009E4303" w:rsidTr="000D182E">
        <w:tc>
          <w:tcPr>
            <w:tcW w:w="709" w:type="dxa"/>
            <w:vMerge w:val="restart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384" w:type="dxa"/>
            <w:vMerge w:val="restart"/>
          </w:tcPr>
          <w:p w:rsidR="00065B6C" w:rsidRPr="00EA2A96" w:rsidRDefault="00065B6C" w:rsidP="000D182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spek Kelayakan Kebahasaan</w:t>
            </w: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  <w:r w:rsidRPr="00EA2A96"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>Bahasa yang digunakan mudah dipahami siswa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</w:tr>
      <w:tr w:rsidR="00065B6C" w:rsidTr="000D182E">
        <w:tc>
          <w:tcPr>
            <w:tcW w:w="709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1384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sz w:val="24"/>
                <w:szCs w:val="24"/>
              </w:rPr>
              <w:t>Kesesuaian dengan kaidah bahasa indonesia yang baik dan benar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065B6C" w:rsidTr="000D182E">
        <w:tc>
          <w:tcPr>
            <w:tcW w:w="709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84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cara keseluruhan media </w:t>
            </w:r>
            <w:r w:rsidRPr="00B32A7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athches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layak digunakan sebagai media pembelajaran matematika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:rsidR="00065B6C" w:rsidRPr="00EC75D5" w:rsidRDefault="00065B6C" w:rsidP="000D182E"/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065B6C" w:rsidTr="000D182E">
        <w:tc>
          <w:tcPr>
            <w:tcW w:w="709" w:type="dxa"/>
            <w:vMerge w:val="restart"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384" w:type="dxa"/>
            <w:vMerge w:val="restart"/>
          </w:tcPr>
          <w:p w:rsidR="00065B6C" w:rsidRPr="00EA2A96" w:rsidRDefault="00065B6C" w:rsidP="000D182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A2A9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spek Penyajian </w:t>
            </w: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a memberikan contoh atau ilustri yang mendukung pemahaman konsep matematika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:rsidR="00065B6C" w:rsidRPr="00EC75D5" w:rsidRDefault="00065B6C" w:rsidP="000D182E"/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065B6C" w:rsidRPr="009E4303" w:rsidTr="000D182E">
        <w:tc>
          <w:tcPr>
            <w:tcW w:w="709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84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  <w:r w:rsidRPr="00EA2A96"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>Materi yang disajikan dapat mencapai tujuan pembelajaran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</w:tr>
      <w:tr w:rsidR="00065B6C" w:rsidRPr="009E4303" w:rsidTr="000D182E">
        <w:tc>
          <w:tcPr>
            <w:tcW w:w="709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1384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fi-FI"/>
              </w:rPr>
              <w:t>Media memberikan umpan balik yang tepat kepada pengguna pada saat menjawab soal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</w:tr>
      <w:tr w:rsidR="00065B6C" w:rsidTr="000D182E">
        <w:tc>
          <w:tcPr>
            <w:tcW w:w="709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1384" w:type="dxa"/>
            <w:vMerge/>
          </w:tcPr>
          <w:p w:rsidR="00065B6C" w:rsidRPr="00EA2A96" w:rsidRDefault="00065B6C" w:rsidP="000D182E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fi-FI"/>
              </w:rPr>
            </w:pPr>
          </w:p>
        </w:tc>
        <w:tc>
          <w:tcPr>
            <w:tcW w:w="3294" w:type="dxa"/>
          </w:tcPr>
          <w:p w:rsidR="00065B6C" w:rsidRPr="00EA2A96" w:rsidRDefault="00065B6C" w:rsidP="0008456E">
            <w:pPr>
              <w:pStyle w:val="ListParagraph"/>
              <w:numPr>
                <w:ilvl w:val="1"/>
                <w:numId w:val="10"/>
              </w:numPr>
              <w:spacing w:after="0" w:line="240" w:lineRule="auto"/>
              <w:ind w:left="317" w:hanging="283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 </w:t>
            </w:r>
            <w:r w:rsidRPr="00B32A7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athches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pat digunakan secara mandiri oleh siswa tanpa bimbingan intensif dari guru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:rsidR="00065B6C" w:rsidRPr="00EC75D5" w:rsidRDefault="00065B6C" w:rsidP="000D182E"/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065B6C" w:rsidTr="000D182E">
        <w:trPr>
          <w:trHeight w:val="462"/>
        </w:trPr>
        <w:tc>
          <w:tcPr>
            <w:tcW w:w="5387" w:type="dxa"/>
            <w:gridSpan w:val="3"/>
          </w:tcPr>
          <w:p w:rsidR="00065B6C" w:rsidRPr="00605F15" w:rsidRDefault="00065B6C" w:rsidP="000D182E">
            <w:pPr>
              <w:pStyle w:val="ListParagraph"/>
              <w:ind w:left="317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5F15">
              <w:rPr>
                <w:rFonts w:ascii="Times New Roman" w:hAnsi="Times New Roman" w:cs="Times New Roman"/>
                <w:b/>
                <w:sz w:val="24"/>
                <w:szCs w:val="24"/>
              </w:rPr>
              <w:t>Sub Total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065B6C" w:rsidTr="000D182E">
        <w:trPr>
          <w:trHeight w:val="398"/>
        </w:trPr>
        <w:tc>
          <w:tcPr>
            <w:tcW w:w="5387" w:type="dxa"/>
            <w:gridSpan w:val="3"/>
          </w:tcPr>
          <w:p w:rsidR="00065B6C" w:rsidRPr="00605F15" w:rsidRDefault="00065B6C" w:rsidP="000D182E">
            <w:pPr>
              <w:pStyle w:val="ListParagraph"/>
              <w:ind w:left="317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5F15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  <w:tc>
          <w:tcPr>
            <w:tcW w:w="708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</w:tcPr>
          <w:p w:rsidR="00065B6C" w:rsidRPr="00EA2A96" w:rsidRDefault="00065B6C" w:rsidP="000D182E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:rsidR="00065B6C" w:rsidRDefault="00065B6C" w:rsidP="00065B6C">
      <w:pPr>
        <w:pStyle w:val="BodyText"/>
        <w:rPr>
          <w:color w:val="0D0D0D" w:themeColor="text1" w:themeTint="F2"/>
        </w:rPr>
      </w:pPr>
    </w:p>
    <w:p w:rsidR="00065B6C" w:rsidRPr="003A08EF" w:rsidRDefault="00C40133" w:rsidP="0008456E">
      <w:pPr>
        <w:pStyle w:val="ListParagraph"/>
        <w:numPr>
          <w:ilvl w:val="0"/>
          <w:numId w:val="4"/>
        </w:numPr>
        <w:autoSpaceDE w:val="0"/>
        <w:autoSpaceDN w:val="0"/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40133">
        <w:rPr>
          <w:rFonts w:ascii="Times New Roman" w:hAnsi="Times New Roman" w:cs="Times New Roman"/>
          <w:noProof/>
          <w:sz w:val="24"/>
          <w:szCs w:val="24"/>
        </w:rPr>
        <w:pict>
          <v:rect id="Rectangle 18" o:spid="_x0000_s1032" style="position:absolute;left:0;text-align:left;margin-left:9.6pt;margin-top:21.6pt;width:401.8pt;height:124pt;z-index:251661312;visibility:visible;mso-position-horizontal-relative:margin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" fillcolor="white [3201]" strokecolor="black [3200]" strokeweight="2pt">
            <v:path arrowok="t"/>
            <w10:wrap anchorx="margin"/>
          </v:rect>
        </w:pict>
      </w:r>
      <w:r w:rsidR="00065B6C" w:rsidRPr="003A08EF">
        <w:rPr>
          <w:rFonts w:ascii="Times New Roman" w:hAnsi="Times New Roman" w:cs="Times New Roman"/>
          <w:b/>
          <w:bCs/>
          <w:sz w:val="24"/>
          <w:szCs w:val="24"/>
        </w:rPr>
        <w:t>Kritik dan Saran</w:t>
      </w:r>
    </w:p>
    <w:p w:rsidR="00065B6C" w:rsidRPr="003A08EF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8456E">
      <w:pPr>
        <w:pStyle w:val="ListParagraph"/>
        <w:numPr>
          <w:ilvl w:val="0"/>
          <w:numId w:val="4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Kesimpulan </w:t>
      </w:r>
    </w:p>
    <w:p w:rsidR="00065B6C" w:rsidRPr="003A08EF" w:rsidRDefault="00065B6C" w:rsidP="00065B6C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 penilaian tersebut, mohon validator untuk memberikan kesimpulan dengan melingkari salah satu nomor sesuai dengan pendapat validator.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1. Layak digunakan tanpa revisi 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2. Layak digunakan setelah revisi </w:t>
      </w:r>
    </w:p>
    <w:p w:rsidR="00065B6C" w:rsidRPr="005F32D8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3. Tidak Layak digunakan</w:t>
      </w:r>
    </w:p>
    <w:p w:rsidR="00065B6C" w:rsidRPr="003A08EF" w:rsidRDefault="00065B6C" w:rsidP="00065B6C">
      <w:pPr>
        <w:spacing w:after="0" w:line="240" w:lineRule="auto"/>
        <w:ind w:left="504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dan, </w:t>
      </w: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  <w:t>2025</w:t>
      </w:r>
    </w:p>
    <w:p w:rsidR="00065B6C" w:rsidRPr="003A08EF" w:rsidRDefault="00065B6C" w:rsidP="00065B6C">
      <w:pPr>
        <w:spacing w:after="0" w:line="240" w:lineRule="auto"/>
        <w:ind w:left="504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Validator</w:t>
      </w:r>
    </w:p>
    <w:p w:rsidR="00065B6C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spacing w:after="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C40133" w:rsidP="00065B6C">
      <w:pPr>
        <w:spacing w:after="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pict>
          <v:line id="Straight Connector 17" o:spid="_x0000_s1031" style="position:absolute;left:0;text-align:left;z-index:251662336;visibility:visible;mso-wrap-distance-top:-6e-5mm;mso-wrap-distance-bottom:-6e-5mm" from="246.2pt,6.15pt" to="411.3pt,6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" strokecolor="black [3040]">
            <o:lock v:ext="edit" shapetype="f"/>
          </v:line>
        </w:pict>
      </w:r>
    </w:p>
    <w:p w:rsidR="00065B6C" w:rsidRDefault="00065B6C" w:rsidP="00065B6C">
      <w:pPr>
        <w:spacing w:after="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:rsidR="00065B6C" w:rsidRDefault="00065B6C" w:rsidP="00065B6C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br w:type="page"/>
      </w:r>
    </w:p>
    <w:p w:rsidR="00065B6C" w:rsidRPr="003A08EF" w:rsidRDefault="00065B6C" w:rsidP="00065B6C">
      <w:pPr>
        <w:spacing w:after="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lastRenderedPageBreak/>
        <w:t>Lampiran 3</w:t>
      </w:r>
      <w:r w:rsidRPr="003A08E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.  Lembar Instrumen </w:t>
      </w:r>
      <w:r w:rsidRPr="003A08EF">
        <w:rPr>
          <w:rFonts w:ascii="Times New Roman" w:hAnsi="Times New Roman" w:cs="Times New Roman"/>
          <w:b/>
          <w:bCs/>
          <w:sz w:val="24"/>
          <w:szCs w:val="24"/>
          <w:u w:val="single"/>
        </w:rPr>
        <w:t>Validasi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Guru</w:t>
      </w:r>
    </w:p>
    <w:p w:rsidR="00065B6C" w:rsidRPr="007E7CEA" w:rsidRDefault="00065B6C" w:rsidP="0008456E">
      <w:pPr>
        <w:pStyle w:val="ListParagraph"/>
        <w:numPr>
          <w:ilvl w:val="0"/>
          <w:numId w:val="5"/>
        </w:numPr>
        <w:spacing w:after="0" w:line="480" w:lineRule="auto"/>
        <w:ind w:left="284" w:hanging="284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7E7CE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dentitas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dul Penelitian 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: </w:t>
      </w:r>
      <w:r w:rsidRPr="00010208">
        <w:rPr>
          <w:rFonts w:ascii="Times New Roman" w:hAnsi="Times New Roman" w:cs="Times New Roman"/>
          <w:sz w:val="24"/>
          <w:szCs w:val="24"/>
        </w:rPr>
        <w:t xml:space="preserve">Pengembangan Media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010208">
        <w:rPr>
          <w:rFonts w:ascii="Times New Roman" w:hAnsi="Times New Roman" w:cs="Times New Roman"/>
          <w:sz w:val="24"/>
          <w:szCs w:val="24"/>
        </w:rPr>
        <w:t xml:space="preserve"> Berbasis Android Untuk Mengatasi Permasalahan Perkalian Siswa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Nama Mahasiswa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  <w:t xml:space="preserve">: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Khaissuledi Qawiy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NPM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  <w:t>: 211434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58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Nama Validator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:</w:t>
      </w:r>
    </w:p>
    <w:p w:rsidR="00065B6C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Tanggal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: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65B6C" w:rsidRPr="003A08EF" w:rsidRDefault="00065B6C" w:rsidP="0008456E">
      <w:pPr>
        <w:pStyle w:val="ListParagraph"/>
        <w:numPr>
          <w:ilvl w:val="0"/>
          <w:numId w:val="5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etunjuk Pengisian </w:t>
      </w:r>
      <w:r w:rsidRPr="002068D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Lembar </w:t>
      </w:r>
      <w:r w:rsidRPr="002068DC">
        <w:rPr>
          <w:rFonts w:ascii="Times New Roman" w:hAnsi="Times New Roman" w:cs="Times New Roman"/>
          <w:b/>
          <w:bCs/>
          <w:sz w:val="24"/>
          <w:szCs w:val="24"/>
        </w:rPr>
        <w:t>Validasi</w:t>
      </w:r>
    </w:p>
    <w:p w:rsidR="00065B6C" w:rsidRDefault="00065B6C" w:rsidP="00065B6C">
      <w:pPr>
        <w:pStyle w:val="ListParagraph"/>
        <w:spacing w:after="0" w:line="360" w:lineRule="auto"/>
        <w:ind w:left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Sebelum mengisi angket, silahkan Bapak/Ibu membaca terlebih dahulu petunjuk pengisian berikut ini:</w:t>
      </w:r>
    </w:p>
    <w:p w:rsidR="00065B6C" w:rsidRPr="001B10AE" w:rsidRDefault="00065B6C" w:rsidP="0008456E">
      <w:pPr>
        <w:pStyle w:val="ListParagraph"/>
        <w:numPr>
          <w:ilvl w:val="1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mbar instrumen diisi oleh Bapak/Ibu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uru </w:t>
      </w:r>
    </w:p>
    <w:p w:rsidR="00065B6C" w:rsidRDefault="00065B6C" w:rsidP="0008456E">
      <w:pPr>
        <w:pStyle w:val="ListParagraph"/>
        <w:numPr>
          <w:ilvl w:val="1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mbar instrumen angket ini bertujuan untuk mengetahui pendapat Bapak/Ibu validator ahli materi mengenai kelayakan materi pada </w:t>
      </w:r>
      <w:r w:rsidRPr="001B10AE">
        <w:rPr>
          <w:rFonts w:ascii="Times New Roman" w:hAnsi="Times New Roman" w:cs="Times New Roman"/>
          <w:sz w:val="24"/>
          <w:szCs w:val="24"/>
        </w:rPr>
        <w:t xml:space="preserve">Pengembangan Media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1B10AE">
        <w:rPr>
          <w:rFonts w:ascii="Times New Roman" w:hAnsi="Times New Roman" w:cs="Times New Roman"/>
          <w:sz w:val="24"/>
          <w:szCs w:val="24"/>
        </w:rPr>
        <w:t xml:space="preserve"> Berbasis Android Untuk Mengatasi Permasalahan Perkalian Siswa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kembangkan </w:t>
      </w:r>
    </w:p>
    <w:p w:rsidR="00065B6C" w:rsidRDefault="00065B6C" w:rsidP="0008456E">
      <w:pPr>
        <w:pStyle w:val="ListParagraph"/>
        <w:numPr>
          <w:ilvl w:val="1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dapat, penilaian, kritik dan saran dari Bapak/Ibu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guru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sangat bermanfaat untuk memperbaiki dan meningkatkan kualitas dari </w:t>
      </w:r>
      <w:r w:rsidRPr="001B10AE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Media 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yang dikembangkan</w:t>
      </w:r>
    </w:p>
    <w:p w:rsidR="00065B6C" w:rsidRDefault="00065B6C" w:rsidP="0008456E">
      <w:pPr>
        <w:pStyle w:val="ListParagraph"/>
        <w:numPr>
          <w:ilvl w:val="1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Penilaian dilakukan dengan cara memberikan tanda ceklis (</w:t>
      </w:r>
      <w:r w:rsidRPr="001B10AE">
        <w:rPr>
          <w:rFonts w:ascii="Segoe UI Symbol" w:eastAsia="Arial Unicode MS" w:hAnsi="Segoe UI Symbol" w:cs="Segoe UI Symbol"/>
          <w:sz w:val="24"/>
          <w:szCs w:val="24"/>
        </w:rPr>
        <w:t>✔</w:t>
      </w:r>
      <w:r w:rsidRPr="001B10AE">
        <w:rPr>
          <w:rFonts w:ascii="Times New Roman" w:hAnsi="Times New Roman" w:cs="Times New Roman"/>
          <w:sz w:val="24"/>
          <w:szCs w:val="24"/>
        </w:rPr>
        <w:t>) pada angka 1, 2, 3, 4, 5 yang telah disediakan</w:t>
      </w:r>
    </w:p>
    <w:p w:rsidR="00065B6C" w:rsidRPr="001B10AE" w:rsidRDefault="00065B6C" w:rsidP="0008456E">
      <w:pPr>
        <w:pStyle w:val="ListParagraph"/>
        <w:numPr>
          <w:ilvl w:val="1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sz w:val="24"/>
          <w:szCs w:val="24"/>
        </w:rPr>
        <w:t>Pedoman penilaian</w:t>
      </w:r>
    </w:p>
    <w:p w:rsidR="00065B6C" w:rsidRDefault="00065B6C" w:rsidP="0008456E">
      <w:pPr>
        <w:pStyle w:val="ListParagraph"/>
        <w:numPr>
          <w:ilvl w:val="2"/>
          <w:numId w:val="5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5 berarti Sangat bagus</w:t>
      </w:r>
    </w:p>
    <w:p w:rsidR="00065B6C" w:rsidRDefault="00065B6C" w:rsidP="0008456E">
      <w:pPr>
        <w:pStyle w:val="ListParagraph"/>
        <w:numPr>
          <w:ilvl w:val="2"/>
          <w:numId w:val="5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4 berarti Bagus</w:t>
      </w:r>
    </w:p>
    <w:p w:rsidR="00065B6C" w:rsidRDefault="00065B6C" w:rsidP="0008456E">
      <w:pPr>
        <w:pStyle w:val="ListParagraph"/>
        <w:numPr>
          <w:ilvl w:val="2"/>
          <w:numId w:val="5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3 berarti Cukup bagus</w:t>
      </w:r>
    </w:p>
    <w:p w:rsidR="00065B6C" w:rsidRDefault="00065B6C" w:rsidP="0008456E">
      <w:pPr>
        <w:pStyle w:val="ListParagraph"/>
        <w:numPr>
          <w:ilvl w:val="2"/>
          <w:numId w:val="5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2 berarti Kurang bagus</w:t>
      </w:r>
    </w:p>
    <w:p w:rsidR="00065B6C" w:rsidRPr="00414202" w:rsidRDefault="00065B6C" w:rsidP="0008456E">
      <w:pPr>
        <w:pStyle w:val="ListParagraph"/>
        <w:numPr>
          <w:ilvl w:val="2"/>
          <w:numId w:val="5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1 berarti Sangat tidak bagus</w:t>
      </w:r>
    </w:p>
    <w:p w:rsidR="00065B6C" w:rsidRDefault="00065B6C" w:rsidP="0008456E">
      <w:pPr>
        <w:pStyle w:val="ListParagraph"/>
        <w:numPr>
          <w:ilvl w:val="1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 xml:space="preserve">Apabila ada kritik dan saran, mohon Bapak/Ibu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guru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 xml:space="preserve"> menuliskan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pada kolom yang telah disediakan</w:t>
      </w:r>
    </w:p>
    <w:p w:rsidR="00065B6C" w:rsidRDefault="00065B6C" w:rsidP="0008456E">
      <w:pPr>
        <w:pStyle w:val="BodyText"/>
        <w:numPr>
          <w:ilvl w:val="0"/>
          <w:numId w:val="5"/>
        </w:numPr>
        <w:ind w:left="0" w:firstLine="0"/>
        <w:rPr>
          <w:b/>
          <w:bCs/>
        </w:rPr>
      </w:pPr>
      <w:r w:rsidRPr="003A08EF">
        <w:rPr>
          <w:b/>
          <w:bCs/>
        </w:rPr>
        <w:lastRenderedPageBreak/>
        <w:t xml:space="preserve">Tabel Pernyataan </w:t>
      </w:r>
    </w:p>
    <w:p w:rsidR="00065B6C" w:rsidRPr="005F32D8" w:rsidRDefault="00065B6C" w:rsidP="00065B6C">
      <w:pPr>
        <w:pStyle w:val="BodyText"/>
        <w:rPr>
          <w:b/>
          <w:bCs/>
        </w:rPr>
      </w:pPr>
    </w:p>
    <w:tbl>
      <w:tblPr>
        <w:tblStyle w:val="TableGrid"/>
        <w:tblW w:w="9759" w:type="dxa"/>
        <w:jc w:val="center"/>
        <w:tblLook w:val="04A0"/>
      </w:tblPr>
      <w:tblGrid>
        <w:gridCol w:w="510"/>
        <w:gridCol w:w="1523"/>
        <w:gridCol w:w="4252"/>
        <w:gridCol w:w="709"/>
        <w:gridCol w:w="709"/>
        <w:gridCol w:w="709"/>
        <w:gridCol w:w="708"/>
        <w:gridCol w:w="639"/>
      </w:tblGrid>
      <w:tr w:rsidR="00065B6C" w:rsidRPr="00063B70" w:rsidTr="000D182E">
        <w:trPr>
          <w:trHeight w:val="310"/>
          <w:jc w:val="center"/>
        </w:trPr>
        <w:tc>
          <w:tcPr>
            <w:tcW w:w="510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1523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spek Penilaian</w:t>
            </w:r>
          </w:p>
        </w:tc>
        <w:tc>
          <w:tcPr>
            <w:tcW w:w="4252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ernyataan</w:t>
            </w:r>
          </w:p>
        </w:tc>
        <w:tc>
          <w:tcPr>
            <w:tcW w:w="3474" w:type="dxa"/>
            <w:gridSpan w:val="5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kor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.</w:t>
            </w:r>
          </w:p>
        </w:tc>
        <w:tc>
          <w:tcPr>
            <w:tcW w:w="1523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esesuaian dengan Tujuan Pembelajaran</w:t>
            </w:r>
          </w:p>
        </w:tc>
        <w:tc>
          <w:tcPr>
            <w:tcW w:w="4252" w:type="dxa"/>
            <w:noWrap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hAnsi="Times New Roman" w:cs="Times New Roman"/>
                <w:sz w:val="24"/>
              </w:rPr>
              <w:t>Media pembelajaran memiliki kesesuaian antara tujuan dengan materi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323FAD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23F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pembelajaran sesuai dengan materi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pembelajaran sesuai dengan tingkat pemahaman peserta didik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</w:tcPr>
          <w:p w:rsidR="00065B6C" w:rsidRPr="00A42674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sesuai dengan karakteristik siswa kelas IV</w:t>
            </w: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noWrap/>
          </w:tcPr>
          <w:p w:rsidR="00065B6C" w:rsidRPr="00D504AF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 </w:t>
            </w: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8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.</w:t>
            </w:r>
          </w:p>
        </w:tc>
        <w:tc>
          <w:tcPr>
            <w:tcW w:w="1523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Desain Atau Tampilan</w:t>
            </w:r>
          </w:p>
        </w:tc>
        <w:tc>
          <w:tcPr>
            <w:tcW w:w="4252" w:type="dxa"/>
            <w:noWrap/>
            <w:hideMark/>
          </w:tcPr>
          <w:p w:rsidR="00065B6C" w:rsidRPr="00866F6E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866F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ain tampilan media pembelajaran menjadi lebih menarik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0B5E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323FAD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23F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ain sesuai dengan perkembangan zaman dan tidak kuno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0B5E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323FAD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23F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ata letak dalam media tertata dengan baik dan mudah dipahami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FB41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ain dibuat dengan teratur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FB41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 w:val="restart"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.</w:t>
            </w:r>
          </w:p>
        </w:tc>
        <w:tc>
          <w:tcPr>
            <w:tcW w:w="1523" w:type="dxa"/>
            <w:vMerge w:val="restart"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ualitas Media</w:t>
            </w:r>
          </w:p>
        </w:tc>
        <w:tc>
          <w:tcPr>
            <w:tcW w:w="4252" w:type="dxa"/>
            <w:noWrap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hAnsi="Times New Roman" w:cs="Times New Roman"/>
                <w:sz w:val="24"/>
              </w:rPr>
              <w:t>Media memiliki warna yang bagus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C03B72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C03B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eknis dalam media sesuai dengan konteks pembelajaran dan tidak membingungkan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9F5F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19732E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memiliki detail yang bagus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9F5F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</w:tcPr>
          <w:p w:rsidR="00065B6C" w:rsidRPr="00A42674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memiliki ukuran yang cocok untuk digunakan</w:t>
            </w: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noWrap/>
          </w:tcPr>
          <w:p w:rsidR="00065B6C" w:rsidRDefault="00065B6C" w:rsidP="000D182E">
            <w:r w:rsidRPr="009F5F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8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.</w:t>
            </w:r>
          </w:p>
        </w:tc>
        <w:tc>
          <w:tcPr>
            <w:tcW w:w="1523" w:type="dxa"/>
            <w:vMerge w:val="restart"/>
            <w:noWrap/>
            <w:hideMark/>
          </w:tcPr>
          <w:p w:rsidR="00065B6C" w:rsidRPr="00063B70" w:rsidRDefault="00065B6C" w:rsidP="000D182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42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Aksesibilitas</w:t>
            </w:r>
          </w:p>
        </w:tc>
        <w:tc>
          <w:tcPr>
            <w:tcW w:w="4252" w:type="dxa"/>
            <w:noWrap/>
            <w:hideMark/>
          </w:tcPr>
          <w:p w:rsidR="00065B6C" w:rsidRPr="00323FAD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23F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mpilan pada media pembelajaran ditinjau untuk mengakomodasi keterbatasan dan aktivitas siswa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323FAD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23F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pembelajaran mampu menyesuaikan dengan karakter siswa yang berbeda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473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  <w:hideMark/>
          </w:tcPr>
          <w:p w:rsidR="00065B6C" w:rsidRPr="00323FAD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23F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dia pembelajaran mampu memotivasi dan menarik minat siswa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Default="00065B6C" w:rsidP="000D182E">
            <w:r w:rsidRPr="0047352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8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39" w:type="dxa"/>
            <w:noWrap/>
            <w:hideMark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063B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510" w:type="dxa"/>
            <w:vMerge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523" w:type="dxa"/>
            <w:vMerge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252" w:type="dxa"/>
            <w:noWrap/>
          </w:tcPr>
          <w:p w:rsidR="00065B6C" w:rsidRPr="00323FAD" w:rsidRDefault="00065B6C" w:rsidP="0008456E">
            <w:pPr>
              <w:pStyle w:val="ListParagraph"/>
              <w:numPr>
                <w:ilvl w:val="1"/>
                <w:numId w:val="11"/>
              </w:numPr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nstrukai dalam aplikasi jelas dan mudah diikuti</w:t>
            </w: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noWrap/>
          </w:tcPr>
          <w:p w:rsidR="00065B6C" w:rsidRPr="0047352F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D504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8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6285" w:type="dxa"/>
            <w:gridSpan w:val="3"/>
          </w:tcPr>
          <w:p w:rsidR="00065B6C" w:rsidRPr="00943854" w:rsidRDefault="00065B6C" w:rsidP="000D182E">
            <w:pPr>
              <w:pStyle w:val="ListParagraph"/>
              <w:ind w:left="452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ID"/>
              </w:rPr>
            </w:pPr>
            <w:r w:rsidRPr="0094385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ID"/>
              </w:rPr>
              <w:t>Sub Total</w:t>
            </w: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noWrap/>
          </w:tcPr>
          <w:p w:rsidR="00065B6C" w:rsidRPr="00D504AF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8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065B6C" w:rsidRPr="00063B70" w:rsidTr="000D182E">
        <w:trPr>
          <w:trHeight w:val="310"/>
          <w:jc w:val="center"/>
        </w:trPr>
        <w:tc>
          <w:tcPr>
            <w:tcW w:w="6285" w:type="dxa"/>
            <w:gridSpan w:val="3"/>
          </w:tcPr>
          <w:p w:rsidR="00065B6C" w:rsidRPr="00943854" w:rsidRDefault="00065B6C" w:rsidP="000D182E">
            <w:pPr>
              <w:pStyle w:val="ListParagraph"/>
              <w:ind w:left="452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ID"/>
              </w:rPr>
            </w:pPr>
            <w:r w:rsidRPr="0094385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ID"/>
              </w:rPr>
              <w:t>Total</w:t>
            </w: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noWrap/>
          </w:tcPr>
          <w:p w:rsidR="00065B6C" w:rsidRPr="00D504AF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708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39" w:type="dxa"/>
            <w:noWrap/>
          </w:tcPr>
          <w:p w:rsidR="00065B6C" w:rsidRPr="00063B70" w:rsidRDefault="00065B6C" w:rsidP="000D182E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</w:tbl>
    <w:p w:rsidR="00065B6C" w:rsidRDefault="00065B6C" w:rsidP="00065B6C">
      <w:pPr>
        <w:pStyle w:val="BodyText"/>
      </w:pPr>
    </w:p>
    <w:p w:rsidR="00065B6C" w:rsidRDefault="00065B6C" w:rsidP="00065B6C">
      <w:pPr>
        <w:pStyle w:val="BodyText"/>
      </w:pPr>
    </w:p>
    <w:p w:rsidR="00065B6C" w:rsidRDefault="00065B6C" w:rsidP="00065B6C">
      <w:pPr>
        <w:pStyle w:val="BodyText"/>
      </w:pPr>
    </w:p>
    <w:p w:rsidR="00065B6C" w:rsidRDefault="00065B6C" w:rsidP="00065B6C">
      <w:pPr>
        <w:pStyle w:val="BodyText"/>
      </w:pPr>
    </w:p>
    <w:p w:rsidR="00065B6C" w:rsidRDefault="00065B6C" w:rsidP="00065B6C">
      <w:pPr>
        <w:pStyle w:val="BodyText"/>
      </w:pPr>
    </w:p>
    <w:p w:rsidR="00065B6C" w:rsidRDefault="00065B6C" w:rsidP="00065B6C">
      <w:pPr>
        <w:pStyle w:val="BodyText"/>
      </w:pPr>
    </w:p>
    <w:p w:rsidR="00065B6C" w:rsidRPr="003A08EF" w:rsidRDefault="00C40133" w:rsidP="0008456E">
      <w:pPr>
        <w:pStyle w:val="ListParagraph"/>
        <w:numPr>
          <w:ilvl w:val="0"/>
          <w:numId w:val="5"/>
        </w:numPr>
        <w:autoSpaceDE w:val="0"/>
        <w:autoSpaceDN w:val="0"/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40133">
        <w:rPr>
          <w:rFonts w:ascii="Times New Roman" w:hAnsi="Times New Roman" w:cs="Times New Roman"/>
          <w:noProof/>
          <w:sz w:val="24"/>
          <w:szCs w:val="24"/>
        </w:rPr>
        <w:pict>
          <v:rect id="Rectangle 16" o:spid="_x0000_s1030" style="position:absolute;left:0;text-align:left;margin-left:9.55pt;margin-top:21.7pt;width:401.8pt;height:129.6pt;z-index:251663360;visibility:visible;mso-position-horizontal-relative:margin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" fillcolor="white [3201]" strokecolor="black [3200]" strokeweight="2pt">
            <v:path arrowok="t"/>
            <w10:wrap anchorx="margin"/>
          </v:rect>
        </w:pict>
      </w:r>
      <w:r w:rsidR="00065B6C" w:rsidRPr="003A08EF">
        <w:rPr>
          <w:rFonts w:ascii="Times New Roman" w:hAnsi="Times New Roman" w:cs="Times New Roman"/>
          <w:b/>
          <w:bCs/>
          <w:sz w:val="24"/>
          <w:szCs w:val="24"/>
        </w:rPr>
        <w:t>Kritik dan Saran</w:t>
      </w:r>
    </w:p>
    <w:p w:rsidR="00065B6C" w:rsidRPr="003A08EF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8456E">
      <w:pPr>
        <w:pStyle w:val="ListParagraph"/>
        <w:numPr>
          <w:ilvl w:val="0"/>
          <w:numId w:val="5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Kesimpulan 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 penilaian tersebut, mohon validator untuk memberikan kesimpulan dengan melingkari salah satu nomor sesuai dengan pendapat validator.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1. Layak digunakan tanpa revisi 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2. Layak digunakan setelah revisi </w:t>
      </w:r>
    </w:p>
    <w:p w:rsidR="00065B6C" w:rsidRPr="005F32D8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3. Tidak Layak digunakan</w:t>
      </w:r>
    </w:p>
    <w:p w:rsidR="00065B6C" w:rsidRPr="003A08EF" w:rsidRDefault="00065B6C" w:rsidP="00065B6C">
      <w:pPr>
        <w:spacing w:after="0" w:line="240" w:lineRule="auto"/>
        <w:ind w:left="504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dan, </w:t>
      </w: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  <w:t>2025</w:t>
      </w:r>
    </w:p>
    <w:p w:rsidR="00065B6C" w:rsidRPr="003A08EF" w:rsidRDefault="00065B6C" w:rsidP="00065B6C">
      <w:pPr>
        <w:spacing w:after="0" w:line="240" w:lineRule="auto"/>
        <w:ind w:left="504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Validator</w:t>
      </w:r>
    </w:p>
    <w:p w:rsidR="00065B6C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spacing w:after="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C40133" w:rsidP="00065B6C">
      <w:pPr>
        <w:spacing w:after="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pict>
          <v:line id="Straight Connector 15" o:spid="_x0000_s1029" style="position:absolute;left:0;text-align:left;z-index:251664384;visibility:visible;mso-wrap-distance-top:-6e-5mm;mso-wrap-distance-bottom:-6e-5mm" from="246.2pt,6.15pt" to="411.3pt,6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" strokecolor="black [3040]">
            <o:lock v:ext="edit" shapetype="f"/>
          </v:line>
        </w:pict>
      </w:r>
    </w:p>
    <w:p w:rsidR="00065B6C" w:rsidRPr="003A08EF" w:rsidRDefault="00065B6C" w:rsidP="00065B6C">
      <w:pPr>
        <w:pStyle w:val="BodyText"/>
      </w:pPr>
    </w:p>
    <w:p w:rsidR="00065B6C" w:rsidRDefault="00065B6C" w:rsidP="00065B6C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br w:type="page"/>
      </w:r>
    </w:p>
    <w:p w:rsidR="00065B6C" w:rsidRPr="003A08EF" w:rsidRDefault="00065B6C" w:rsidP="00065B6C">
      <w:pPr>
        <w:spacing w:after="0"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lastRenderedPageBreak/>
        <w:t>Lampiran 4</w:t>
      </w:r>
      <w:r w:rsidRPr="003A08E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.  Lembar Instrumen Angket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Peserta Didik</w:t>
      </w:r>
    </w:p>
    <w:p w:rsidR="00065B6C" w:rsidRPr="00414202" w:rsidRDefault="00065B6C" w:rsidP="0008456E">
      <w:pPr>
        <w:pStyle w:val="ListParagraph"/>
        <w:numPr>
          <w:ilvl w:val="0"/>
          <w:numId w:val="6"/>
        </w:numPr>
        <w:spacing w:after="0" w:line="480" w:lineRule="auto"/>
        <w:ind w:left="284" w:hanging="284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41420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dentitas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dul Penelitian 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: </w:t>
      </w:r>
      <w:r w:rsidRPr="00010208">
        <w:rPr>
          <w:rFonts w:ascii="Times New Roman" w:hAnsi="Times New Roman" w:cs="Times New Roman"/>
          <w:sz w:val="24"/>
          <w:szCs w:val="24"/>
        </w:rPr>
        <w:t xml:space="preserve">Pengembangan Media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010208">
        <w:rPr>
          <w:rFonts w:ascii="Times New Roman" w:hAnsi="Times New Roman" w:cs="Times New Roman"/>
          <w:sz w:val="24"/>
          <w:szCs w:val="24"/>
        </w:rPr>
        <w:t xml:space="preserve"> Berbasis Android Untuk Mengatasi Permasalahan Perkalian Siswa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Nama Mahasiswa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  <w:t xml:space="preserve">: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Khaissuledi Qawiy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NPM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ab/>
        <w:t>: 211434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58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Nama Validator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: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Tanggal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:</w:t>
      </w:r>
    </w:p>
    <w:p w:rsidR="00065B6C" w:rsidRPr="003A08EF" w:rsidRDefault="00065B6C" w:rsidP="0008456E">
      <w:pPr>
        <w:pStyle w:val="ListParagraph"/>
        <w:numPr>
          <w:ilvl w:val="0"/>
          <w:numId w:val="6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tunjuk Pengisian Angket</w:t>
      </w:r>
    </w:p>
    <w:p w:rsidR="00065B6C" w:rsidRDefault="00065B6C" w:rsidP="00065B6C">
      <w:pPr>
        <w:pStyle w:val="ListParagraph"/>
        <w:spacing w:after="0" w:line="360" w:lineRule="auto"/>
        <w:ind w:left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belum mengisi angket, silahka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serta didik </w:t>
      </w:r>
      <w:r w:rsidRPr="003A08EF">
        <w:rPr>
          <w:rFonts w:ascii="Times New Roman" w:hAnsi="Times New Roman" w:cs="Times New Roman"/>
          <w:color w:val="000000" w:themeColor="text1"/>
          <w:sz w:val="24"/>
          <w:szCs w:val="24"/>
        </w:rPr>
        <w:t>membaca terlebih dahulu petunjuk pengisian berikut ini:</w:t>
      </w:r>
    </w:p>
    <w:p w:rsidR="00065B6C" w:rsidRPr="001B10AE" w:rsidRDefault="00065B6C" w:rsidP="0008456E">
      <w:pPr>
        <w:pStyle w:val="ListParagraph"/>
        <w:numPr>
          <w:ilvl w:val="1"/>
          <w:numId w:val="6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mbar instrumen diisi oleh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peserta didik</w:t>
      </w:r>
    </w:p>
    <w:p w:rsidR="00065B6C" w:rsidRDefault="00065B6C" w:rsidP="0008456E">
      <w:pPr>
        <w:pStyle w:val="ListParagraph"/>
        <w:numPr>
          <w:ilvl w:val="1"/>
          <w:numId w:val="6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mbar instrumen angket ini bertujuan untuk mengetahui pendapat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serta didik 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ngenai kelayakan materi pada </w:t>
      </w:r>
      <w:r w:rsidRPr="001B10AE">
        <w:rPr>
          <w:rFonts w:ascii="Times New Roman" w:hAnsi="Times New Roman" w:cs="Times New Roman"/>
          <w:sz w:val="24"/>
          <w:szCs w:val="24"/>
        </w:rPr>
        <w:t xml:space="preserve">Pengembangan Media </w:t>
      </w:r>
      <w:r w:rsidRPr="00B32A7C">
        <w:rPr>
          <w:rFonts w:ascii="Times New Roman" w:hAnsi="Times New Roman" w:cs="Times New Roman"/>
          <w:i/>
          <w:iCs/>
          <w:sz w:val="24"/>
          <w:szCs w:val="24"/>
        </w:rPr>
        <w:t>Mathchess</w:t>
      </w:r>
      <w:r w:rsidRPr="001B10AE">
        <w:rPr>
          <w:rFonts w:ascii="Times New Roman" w:hAnsi="Times New Roman" w:cs="Times New Roman"/>
          <w:sz w:val="24"/>
          <w:szCs w:val="24"/>
        </w:rPr>
        <w:t xml:space="preserve"> Berbasis Android Untuk Mengatasi Permasalahan Perkalian Siswa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kembangkan </w:t>
      </w:r>
    </w:p>
    <w:p w:rsidR="00065B6C" w:rsidRDefault="00065B6C" w:rsidP="0008456E">
      <w:pPr>
        <w:pStyle w:val="ListParagraph"/>
        <w:numPr>
          <w:ilvl w:val="1"/>
          <w:numId w:val="6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dapat, penilaian, kritik dan saran dari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peserta didik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sangat bermanfaat untuk memperbaiki dan meningkatkan kualitas dari </w:t>
      </w:r>
      <w:r w:rsidRPr="001B10AE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Media 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yang dikembangkan</w:t>
      </w:r>
    </w:p>
    <w:p w:rsidR="00065B6C" w:rsidRDefault="00065B6C" w:rsidP="0008456E">
      <w:pPr>
        <w:pStyle w:val="ListParagraph"/>
        <w:numPr>
          <w:ilvl w:val="1"/>
          <w:numId w:val="6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Penilaian dilakukan dengan cara memberikan tanda ceklis (</w:t>
      </w:r>
      <w:r w:rsidRPr="001B10AE">
        <w:rPr>
          <w:rFonts w:ascii="Segoe UI Symbol" w:eastAsia="Arial Unicode MS" w:hAnsi="Segoe UI Symbol" w:cs="Segoe UI Symbol"/>
          <w:sz w:val="24"/>
          <w:szCs w:val="24"/>
        </w:rPr>
        <w:t>✔</w:t>
      </w:r>
      <w:r w:rsidRPr="001B10AE">
        <w:rPr>
          <w:rFonts w:ascii="Times New Roman" w:hAnsi="Times New Roman" w:cs="Times New Roman"/>
          <w:sz w:val="24"/>
          <w:szCs w:val="24"/>
        </w:rPr>
        <w:t>) pada angka 1, 2, 3, 4, 5 yang telah disediakan</w:t>
      </w:r>
    </w:p>
    <w:p w:rsidR="00065B6C" w:rsidRPr="001B10AE" w:rsidRDefault="00065B6C" w:rsidP="0008456E">
      <w:pPr>
        <w:pStyle w:val="ListParagraph"/>
        <w:numPr>
          <w:ilvl w:val="1"/>
          <w:numId w:val="6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sz w:val="24"/>
          <w:szCs w:val="24"/>
        </w:rPr>
        <w:t>Pedoman penilaian</w:t>
      </w:r>
    </w:p>
    <w:p w:rsidR="00065B6C" w:rsidRDefault="00065B6C" w:rsidP="0008456E">
      <w:pPr>
        <w:pStyle w:val="ListParagraph"/>
        <w:numPr>
          <w:ilvl w:val="2"/>
          <w:numId w:val="6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5 berarti Sangat bagus</w:t>
      </w:r>
    </w:p>
    <w:p w:rsidR="00065B6C" w:rsidRDefault="00065B6C" w:rsidP="0008456E">
      <w:pPr>
        <w:pStyle w:val="ListParagraph"/>
        <w:numPr>
          <w:ilvl w:val="2"/>
          <w:numId w:val="6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4 berarti Bagus</w:t>
      </w:r>
    </w:p>
    <w:p w:rsidR="00065B6C" w:rsidRDefault="00065B6C" w:rsidP="0008456E">
      <w:pPr>
        <w:pStyle w:val="ListParagraph"/>
        <w:numPr>
          <w:ilvl w:val="2"/>
          <w:numId w:val="6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3 berarti Cukup bagus</w:t>
      </w:r>
    </w:p>
    <w:p w:rsidR="00065B6C" w:rsidRDefault="00065B6C" w:rsidP="0008456E">
      <w:pPr>
        <w:pStyle w:val="ListParagraph"/>
        <w:numPr>
          <w:ilvl w:val="2"/>
          <w:numId w:val="6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2 berarti Kurang bagus</w:t>
      </w:r>
    </w:p>
    <w:p w:rsidR="00065B6C" w:rsidRPr="00414202" w:rsidRDefault="00065B6C" w:rsidP="0008456E">
      <w:pPr>
        <w:pStyle w:val="ListParagraph"/>
        <w:numPr>
          <w:ilvl w:val="2"/>
          <w:numId w:val="6"/>
        </w:numPr>
        <w:spacing w:after="0" w:line="360" w:lineRule="auto"/>
        <w:ind w:left="85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Angka 1 berarti Sangat tidak bagus</w:t>
      </w:r>
    </w:p>
    <w:p w:rsidR="00065B6C" w:rsidRDefault="00065B6C" w:rsidP="0008456E">
      <w:pPr>
        <w:pStyle w:val="ListParagraph"/>
        <w:numPr>
          <w:ilvl w:val="1"/>
          <w:numId w:val="6"/>
        </w:numPr>
        <w:spacing w:after="0" w:line="360" w:lineRule="auto"/>
        <w:ind w:left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0AE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 xml:space="preserve">Apabila ada kritik dan saran, mohon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>peserta didik dapat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  <w:lang w:val="fi-FI"/>
        </w:rPr>
        <w:t xml:space="preserve"> menuliskan</w:t>
      </w:r>
      <w:r w:rsidRPr="001B10AE">
        <w:rPr>
          <w:rFonts w:ascii="Times New Roman" w:hAnsi="Times New Roman" w:cs="Times New Roman"/>
          <w:color w:val="000000" w:themeColor="text1"/>
          <w:sz w:val="24"/>
          <w:szCs w:val="24"/>
        </w:rPr>
        <w:t>pada kolom yang telah disediakan</w:t>
      </w:r>
    </w:p>
    <w:p w:rsidR="00065B6C" w:rsidRPr="00414202" w:rsidRDefault="00065B6C" w:rsidP="00065B6C">
      <w:pPr>
        <w:pStyle w:val="ListParagraph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65B6C" w:rsidRDefault="00065B6C" w:rsidP="0008456E">
      <w:pPr>
        <w:pStyle w:val="BodyText"/>
        <w:numPr>
          <w:ilvl w:val="0"/>
          <w:numId w:val="6"/>
        </w:numPr>
        <w:ind w:left="0" w:firstLine="0"/>
        <w:rPr>
          <w:b/>
          <w:bCs/>
        </w:rPr>
      </w:pPr>
      <w:r w:rsidRPr="003A08EF">
        <w:rPr>
          <w:b/>
          <w:bCs/>
        </w:rPr>
        <w:lastRenderedPageBreak/>
        <w:t xml:space="preserve">Tabel Pernyataan </w:t>
      </w:r>
    </w:p>
    <w:p w:rsidR="00065B6C" w:rsidRPr="005F32D8" w:rsidRDefault="00065B6C" w:rsidP="00065B6C">
      <w:pPr>
        <w:pStyle w:val="BodyText"/>
        <w:rPr>
          <w:b/>
          <w:bCs/>
        </w:rPr>
      </w:pPr>
    </w:p>
    <w:tbl>
      <w:tblPr>
        <w:tblW w:w="8027" w:type="dxa"/>
        <w:tblLook w:val="04A0"/>
      </w:tblPr>
      <w:tblGrid>
        <w:gridCol w:w="738"/>
        <w:gridCol w:w="4315"/>
        <w:gridCol w:w="593"/>
        <w:gridCol w:w="593"/>
        <w:gridCol w:w="593"/>
        <w:gridCol w:w="593"/>
        <w:gridCol w:w="602"/>
      </w:tblGrid>
      <w:tr w:rsidR="00065B6C" w:rsidRPr="003A5E40" w:rsidTr="000D182E">
        <w:trPr>
          <w:trHeight w:val="317"/>
          <w:tblHeader/>
        </w:trPr>
        <w:tc>
          <w:tcPr>
            <w:tcW w:w="7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43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Pernyataan</w:t>
            </w:r>
          </w:p>
        </w:tc>
        <w:tc>
          <w:tcPr>
            <w:tcW w:w="2974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kor Penilaian</w:t>
            </w:r>
          </w:p>
        </w:tc>
      </w:tr>
      <w:tr w:rsidR="00065B6C" w:rsidRPr="003A5E40" w:rsidTr="000D182E">
        <w:trPr>
          <w:trHeight w:val="317"/>
          <w:tblHeader/>
        </w:trPr>
        <w:tc>
          <w:tcPr>
            <w:tcW w:w="7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</w:p>
        </w:tc>
        <w:tc>
          <w:tcPr>
            <w:tcW w:w="43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5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4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2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1</w:t>
            </w:r>
          </w:p>
        </w:tc>
      </w:tr>
      <w:tr w:rsidR="00065B6C" w:rsidRPr="003A5E40" w:rsidTr="000D182E">
        <w:trPr>
          <w:trHeight w:val="586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. 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pakah t</w:t>
            </w: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ampilan media pembelajaran menarik dan membuat tertarik untuk menggunakannya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571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Warna yang digunakan dalam media pembelajaran nyaman untuk dilihat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587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Ukuran dan jenis huruf dalam media mudah dibaca dan dipahami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681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 xml:space="preserve"> gambar dalam media membantu memahami materi dengan lebih baik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678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Tata letak isi dalam media tertata rapi dan tidak membingungkan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570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Media pembelajaran ini membuat saya lebih bersemangat dalam belajar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553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Saya merasa tertarik untuk terus menggunakan media ini dalam pembelajaran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685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Saya lebih termotivasi untuk memahami materi karena media ini menyenangkan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697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Saya merasa tidak bosan saat menggunakan media ini dalam belajar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680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Media ini membuat saya ingin belajar lebih banyak tentang materi yang diajarkan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530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Media pembelajaran ini membantu saya memahami materi lebih cepat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539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Media ini mempermudah saya dalam mengingat kembali materi yang telah dipelajari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317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Informasi yang disampaikan dalam media ini jelas dan mudah dipahami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904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Media ini membantu saya belajar secara mandiri tanpa harus selalu bertanya kepada guru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845"/>
        </w:trPr>
        <w:tc>
          <w:tcPr>
            <w:tcW w:w="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Default="00065B6C" w:rsidP="000D182E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65B6C" w:rsidRPr="007347EA" w:rsidRDefault="00065B6C" w:rsidP="000D182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14202">
              <w:rPr>
                <w:rFonts w:ascii="Times New Roman" w:hAnsi="Times New Roman" w:cs="Times New Roman"/>
                <w:sz w:val="24"/>
                <w:szCs w:val="24"/>
              </w:rPr>
              <w:t>Saya merasa lebih percaya diri dalam memahami materi setelah menggunakan media ini.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</w:p>
        </w:tc>
      </w:tr>
      <w:tr w:rsidR="00065B6C" w:rsidRPr="003A5E40" w:rsidTr="000D182E">
        <w:trPr>
          <w:trHeight w:val="408"/>
        </w:trPr>
        <w:tc>
          <w:tcPr>
            <w:tcW w:w="505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507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UB TOTAL =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  <w:tr w:rsidR="00065B6C" w:rsidRPr="003A5E40" w:rsidTr="000D182E">
        <w:trPr>
          <w:trHeight w:val="399"/>
        </w:trPr>
        <w:tc>
          <w:tcPr>
            <w:tcW w:w="505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0507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SKOR =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65B6C" w:rsidRPr="003A5E40" w:rsidRDefault="00065B6C" w:rsidP="000D18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</w:pPr>
            <w:r w:rsidRPr="003A5E40">
              <w:rPr>
                <w:rFonts w:ascii="Times New Roman" w:eastAsia="Times New Roman" w:hAnsi="Times New Roman" w:cs="Times New Roman"/>
                <w:color w:val="000000"/>
                <w:lang w:val="en-ID" w:eastAsia="en-ID"/>
              </w:rPr>
              <w:t> </w:t>
            </w:r>
          </w:p>
        </w:tc>
      </w:tr>
    </w:tbl>
    <w:p w:rsidR="00065B6C" w:rsidRPr="003A08EF" w:rsidRDefault="00065B6C" w:rsidP="00065B6C">
      <w:pPr>
        <w:pStyle w:val="BodyText"/>
      </w:pPr>
    </w:p>
    <w:p w:rsidR="00065B6C" w:rsidRPr="003A08EF" w:rsidRDefault="00C40133" w:rsidP="0008456E">
      <w:pPr>
        <w:pStyle w:val="ListParagraph"/>
        <w:numPr>
          <w:ilvl w:val="0"/>
          <w:numId w:val="6"/>
        </w:numPr>
        <w:autoSpaceDE w:val="0"/>
        <w:autoSpaceDN w:val="0"/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40133">
        <w:rPr>
          <w:rFonts w:ascii="Times New Roman" w:hAnsi="Times New Roman" w:cs="Times New Roman"/>
          <w:noProof/>
          <w:sz w:val="24"/>
          <w:szCs w:val="24"/>
        </w:rPr>
        <w:pict>
          <v:rect id="Rectangle 14" o:spid="_x0000_s1028" style="position:absolute;left:0;text-align:left;margin-left:9.55pt;margin-top:21.7pt;width:401.8pt;height:129.6pt;z-index:251665408;visibility:visible;mso-position-horizontal-relative:margin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" fillcolor="white [3201]" strokecolor="black [3200]" strokeweight="2pt">
            <v:path arrowok="t"/>
            <w10:wrap anchorx="margin"/>
          </v:rect>
        </w:pict>
      </w:r>
      <w:r w:rsidR="00065B6C" w:rsidRPr="003A08EF">
        <w:rPr>
          <w:rFonts w:ascii="Times New Roman" w:hAnsi="Times New Roman" w:cs="Times New Roman"/>
          <w:b/>
          <w:bCs/>
          <w:sz w:val="24"/>
          <w:szCs w:val="24"/>
        </w:rPr>
        <w:t>Kritik dan Saran</w:t>
      </w:r>
    </w:p>
    <w:p w:rsidR="00065B6C" w:rsidRPr="003A08EF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pStyle w:val="ListParagraph"/>
        <w:spacing w:after="0" w:line="480" w:lineRule="auto"/>
        <w:ind w:left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8456E">
      <w:pPr>
        <w:pStyle w:val="ListParagraph"/>
        <w:numPr>
          <w:ilvl w:val="0"/>
          <w:numId w:val="6"/>
        </w:numPr>
        <w:spacing w:after="0" w:line="480" w:lineRule="auto"/>
        <w:ind w:left="0" w:firstLine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Kesimpulan </w:t>
      </w:r>
    </w:p>
    <w:p w:rsidR="00065B6C" w:rsidRPr="003A08EF" w:rsidRDefault="00065B6C" w:rsidP="00065B6C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 penilaian tersebut, mohon validator untuk memberikan kesimpulan dengan melingkari salah satu nomor sesuai dengan pendapat validator.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1. Layak digunakan tanpa revisi </w:t>
      </w:r>
    </w:p>
    <w:p w:rsidR="00065B6C" w:rsidRPr="003A08EF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  <w:lang w:val="fi-FI"/>
        </w:rPr>
        <w:t xml:space="preserve">2. Layak digunakan setelah revisi </w:t>
      </w:r>
    </w:p>
    <w:p w:rsidR="00065B6C" w:rsidRPr="005F32D8" w:rsidRDefault="00065B6C" w:rsidP="00065B6C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3. Tidak Layak digunakan</w:t>
      </w:r>
    </w:p>
    <w:p w:rsidR="00065B6C" w:rsidRPr="003A08EF" w:rsidRDefault="00065B6C" w:rsidP="00065B6C">
      <w:pPr>
        <w:spacing w:after="0" w:line="240" w:lineRule="auto"/>
        <w:ind w:left="504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dan, </w:t>
      </w: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  <w:t>2025</w:t>
      </w:r>
    </w:p>
    <w:p w:rsidR="00065B6C" w:rsidRPr="003A08EF" w:rsidRDefault="00065B6C" w:rsidP="00065B6C">
      <w:pPr>
        <w:spacing w:after="0" w:line="240" w:lineRule="auto"/>
        <w:ind w:left="504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A08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Validator</w:t>
      </w:r>
    </w:p>
    <w:p w:rsidR="00065B6C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spacing w:after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065B6C" w:rsidP="00065B6C">
      <w:pPr>
        <w:spacing w:after="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:rsidR="00065B6C" w:rsidRPr="003A08EF" w:rsidRDefault="00C40133" w:rsidP="00065B6C">
      <w:pPr>
        <w:spacing w:after="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pict>
          <v:line id="Straight Connector 13" o:spid="_x0000_s1027" style="position:absolute;left:0;text-align:left;z-index:251666432;visibility:visible;mso-wrap-distance-top:-6e-5mm;mso-wrap-distance-bottom:-6e-5mm" from="246.2pt,6.15pt" to="411.3pt,6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" strokecolor="black [3040]">
            <o:lock v:ext="edit" shapetype="f"/>
          </v:line>
        </w:pict>
      </w:r>
    </w:p>
    <w:p w:rsidR="00065B6C" w:rsidRDefault="00065B6C" w:rsidP="00065B6C">
      <w:pPr>
        <w:pStyle w:val="BodyText"/>
      </w:pPr>
    </w:p>
    <w:p w:rsidR="00065B6C" w:rsidRDefault="00065B6C" w:rsidP="00065B6C">
      <w:pPr>
        <w:pStyle w:val="BodyText"/>
      </w:pPr>
    </w:p>
    <w:p w:rsidR="00065B6C" w:rsidRDefault="00065B6C" w:rsidP="00065B6C">
      <w:pPr>
        <w:pStyle w:val="BodyText"/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:rsidR="00065B6C" w:rsidRPr="00AC78F4" w:rsidRDefault="00065B6C" w:rsidP="00065B6C">
      <w:pPr>
        <w:spacing w:after="0" w:line="480" w:lineRule="auto"/>
        <w:jc w:val="both"/>
        <w:rPr>
          <w:rStyle w:val="Strong"/>
          <w:rFonts w:ascii="Times New Roman" w:hAnsi="Times New Roman" w:cs="Times New Roman"/>
          <w:color w:val="000000" w:themeColor="text1"/>
          <w:sz w:val="24"/>
          <w:szCs w:val="24"/>
        </w:rPr>
      </w:pPr>
      <w:r w:rsidRPr="00AC78F4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Lampiran 5.</w:t>
      </w:r>
      <w:r w:rsidRPr="00AC78F4">
        <w:rPr>
          <w:rFonts w:ascii="Times New Roman" w:hAnsi="Times New Roman" w:cs="Times New Roman"/>
          <w:b/>
          <w:sz w:val="24"/>
        </w:rPr>
        <w:t xml:space="preserve">Data Hasil </w:t>
      </w:r>
      <w:r w:rsidRPr="00AC78F4">
        <w:rPr>
          <w:rFonts w:ascii="Times New Roman" w:hAnsi="Times New Roman" w:cs="Times New Roman"/>
          <w:b/>
          <w:i/>
          <w:sz w:val="24"/>
        </w:rPr>
        <w:t>Pre-test</w:t>
      </w:r>
      <w:r w:rsidRPr="00AC78F4">
        <w:rPr>
          <w:rFonts w:ascii="Times New Roman" w:hAnsi="Times New Roman" w:cs="Times New Roman"/>
          <w:b/>
          <w:sz w:val="24"/>
        </w:rPr>
        <w:t xml:space="preserve"> dan </w:t>
      </w:r>
      <w:r w:rsidRPr="00AC78F4">
        <w:rPr>
          <w:rFonts w:ascii="Times New Roman" w:hAnsi="Times New Roman" w:cs="Times New Roman"/>
          <w:b/>
          <w:i/>
          <w:sz w:val="24"/>
        </w:rPr>
        <w:t>Post-test</w:t>
      </w:r>
    </w:p>
    <w:p w:rsidR="00065B6C" w:rsidRDefault="00065B6C" w:rsidP="00065B6C">
      <w:pPr>
        <w:pStyle w:val="whitespace-normal"/>
        <w:spacing w:before="0" w:beforeAutospacing="0" w:after="0" w:afterAutospacing="0"/>
        <w:jc w:val="center"/>
        <w:rPr>
          <w:rStyle w:val="Strong"/>
          <w:rFonts w:eastAsiaTheme="majorEastAsia"/>
        </w:rPr>
      </w:pPr>
      <w:r w:rsidRPr="005C0384">
        <w:rPr>
          <w:rStyle w:val="Strong"/>
          <w:rFonts w:eastAsiaTheme="majorEastAsia"/>
        </w:rPr>
        <w:t xml:space="preserve">Tabel 4.5 Hasil Belajar Siswa Sebelum dan Sesudah Menggunakan </w:t>
      </w:r>
    </w:p>
    <w:p w:rsidR="00065B6C" w:rsidRPr="005C0384" w:rsidRDefault="00065B6C" w:rsidP="00065B6C">
      <w:pPr>
        <w:pStyle w:val="whitespace-normal"/>
        <w:spacing w:before="0" w:beforeAutospacing="0" w:after="0" w:afterAutospacing="0"/>
        <w:jc w:val="center"/>
      </w:pPr>
      <w:r w:rsidRPr="005C0384">
        <w:rPr>
          <w:rStyle w:val="Strong"/>
          <w:rFonts w:eastAsiaTheme="majorEastAsia"/>
        </w:rPr>
        <w:t xml:space="preserve">Media </w:t>
      </w:r>
      <w:r w:rsidRPr="00B32A7C">
        <w:rPr>
          <w:rStyle w:val="Strong"/>
          <w:rFonts w:eastAsiaTheme="majorEastAsia"/>
          <w:i/>
        </w:rPr>
        <w:t>Mathchess</w:t>
      </w:r>
    </w:p>
    <w:tbl>
      <w:tblPr>
        <w:tblStyle w:val="TableGrid1"/>
        <w:tblW w:w="0" w:type="auto"/>
        <w:jc w:val="center"/>
        <w:tblLook w:val="04A0"/>
      </w:tblPr>
      <w:tblGrid>
        <w:gridCol w:w="824"/>
        <w:gridCol w:w="2013"/>
        <w:gridCol w:w="1569"/>
        <w:gridCol w:w="1649"/>
        <w:gridCol w:w="1510"/>
      </w:tblGrid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 Sisw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ilai Pre-test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ilai Post-test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ingkatan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Ahmad Rizki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Siti Aminah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Budi Santoso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Dewi Sartik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Eko Prasetyo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Fitri Handayani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Galuh Permat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Hadi Wijay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Indira Sari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Joko Susilo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Kartika Dewi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Lestari Wulan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Mukti Rahman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Novia Sari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Oki Setiawan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Putri Cahay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Qomar Adity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Rina Melati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Surya Pratam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Tari Indah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Udin Seduni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Vina Ameli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Wawan Kurni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Yuni Astuti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Zaki Maulan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jc w:val="center"/>
        </w:trPr>
        <w:tc>
          <w:tcPr>
            <w:tcW w:w="824" w:type="dxa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6</w:t>
            </w:r>
          </w:p>
        </w:tc>
        <w:tc>
          <w:tcPr>
            <w:tcW w:w="1983" w:type="dxa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Zahra Kamilah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065B6C" w:rsidRPr="005C0384" w:rsidTr="000D182E">
        <w:trPr>
          <w:trHeight w:val="423"/>
          <w:jc w:val="center"/>
        </w:trPr>
        <w:tc>
          <w:tcPr>
            <w:tcW w:w="2837" w:type="dxa"/>
            <w:gridSpan w:val="2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Style w:val="Strong"/>
                <w:rFonts w:ascii="Times New Roman" w:hAnsi="Times New Roman" w:cs="Times New Roman"/>
                <w:sz w:val="24"/>
                <w:szCs w:val="24"/>
              </w:rPr>
              <w:t>Jumlah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Style w:val="Strong"/>
                <w:rFonts w:ascii="Times New Roman" w:hAnsi="Times New Roman" w:cs="Times New Roman"/>
                <w:sz w:val="24"/>
                <w:szCs w:val="24"/>
              </w:rPr>
              <w:t>154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Style w:val="Strong"/>
                <w:rFonts w:ascii="Times New Roman" w:hAnsi="Times New Roman" w:cs="Times New Roman"/>
                <w:sz w:val="24"/>
                <w:szCs w:val="24"/>
              </w:rPr>
              <w:t>2130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Style w:val="Strong"/>
                <w:rFonts w:ascii="Times New Roman" w:hAnsi="Times New Roman" w:cs="Times New Roman"/>
                <w:sz w:val="24"/>
                <w:szCs w:val="24"/>
              </w:rPr>
              <w:t>590</w:t>
            </w:r>
          </w:p>
        </w:tc>
      </w:tr>
      <w:tr w:rsidR="00065B6C" w:rsidRPr="005C0384" w:rsidTr="000D182E">
        <w:trPr>
          <w:jc w:val="center"/>
        </w:trPr>
        <w:tc>
          <w:tcPr>
            <w:tcW w:w="2837" w:type="dxa"/>
            <w:gridSpan w:val="2"/>
            <w:hideMark/>
          </w:tcPr>
          <w:p w:rsidR="00065B6C" w:rsidRPr="005C0384" w:rsidRDefault="00065B6C" w:rsidP="000D182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Style w:val="Strong"/>
                <w:rFonts w:ascii="Times New Roman" w:hAnsi="Times New Roman" w:cs="Times New Roman"/>
                <w:sz w:val="24"/>
                <w:szCs w:val="24"/>
              </w:rPr>
              <w:t>Rata-rata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Style w:val="Strong"/>
                <w:rFonts w:ascii="Times New Roman" w:hAnsi="Times New Roman" w:cs="Times New Roman"/>
                <w:sz w:val="24"/>
                <w:szCs w:val="24"/>
              </w:rPr>
              <w:t>59.23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Style w:val="Strong"/>
                <w:rFonts w:ascii="Times New Roman" w:hAnsi="Times New Roman" w:cs="Times New Roman"/>
                <w:sz w:val="24"/>
                <w:szCs w:val="24"/>
              </w:rPr>
              <w:t>81.92</w:t>
            </w:r>
          </w:p>
        </w:tc>
        <w:tc>
          <w:tcPr>
            <w:tcW w:w="0" w:type="auto"/>
            <w:hideMark/>
          </w:tcPr>
          <w:p w:rsidR="00065B6C" w:rsidRPr="005C0384" w:rsidRDefault="00065B6C" w:rsidP="000D182E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0384">
              <w:rPr>
                <w:rStyle w:val="Strong"/>
                <w:rFonts w:ascii="Times New Roman" w:hAnsi="Times New Roman" w:cs="Times New Roman"/>
                <w:sz w:val="24"/>
                <w:szCs w:val="24"/>
              </w:rPr>
              <w:t>22.69</w:t>
            </w:r>
          </w:p>
        </w:tc>
      </w:tr>
    </w:tbl>
    <w:p w:rsidR="00065B6C" w:rsidRDefault="00065B6C" w:rsidP="00065B6C">
      <w:pPr>
        <w:pStyle w:val="BodyText"/>
        <w:sectPr w:rsidR="00065B6C" w:rsidSect="00615AF3">
          <w:headerReference w:type="even" r:id="rId7"/>
          <w:headerReference w:type="default" r:id="rId8"/>
          <w:headerReference w:type="first" r:id="rId9"/>
          <w:footerReference w:type="first" r:id="rId10"/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:rsidR="00065B6C" w:rsidRDefault="00065B6C" w:rsidP="00065B6C">
      <w:pPr>
        <w:pStyle w:val="BodyText"/>
        <w:rPr>
          <w:b/>
        </w:rPr>
      </w:pPr>
      <w:r w:rsidRPr="00AC78F4">
        <w:rPr>
          <w:b/>
        </w:rPr>
        <w:lastRenderedPageBreak/>
        <w:t>Lampiran 6 Dokumentasi</w:t>
      </w:r>
    </w:p>
    <w:p w:rsidR="00065B6C" w:rsidRDefault="00065B6C" w:rsidP="00065B6C">
      <w:pPr>
        <w:pStyle w:val="BodyText"/>
        <w:rPr>
          <w:b/>
        </w:rPr>
      </w:pPr>
      <w:r>
        <w:rPr>
          <w:b/>
          <w:noProof/>
        </w:rPr>
        <w:drawing>
          <wp:anchor distT="0" distB="0" distL="114300" distR="114300" simplePos="0" relativeHeight="251667456" behindDoc="0" locked="0" layoutInCell="1" allowOverlap="1">
            <wp:simplePos x="0" y="0"/>
            <wp:positionH relativeFrom="column">
              <wp:posOffset>2843062</wp:posOffset>
            </wp:positionH>
            <wp:positionV relativeFrom="paragraph">
              <wp:posOffset>149192</wp:posOffset>
            </wp:positionV>
            <wp:extent cx="2518611" cy="3357440"/>
            <wp:effectExtent l="0" t="0" r="0" b="0"/>
            <wp:wrapNone/>
            <wp:docPr id="11" name="Picture 11" descr="C:\Users\OPERATOR\Downloads\WhatsApp Image 2025-06-25 at 16.15.5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OPERATOR\Downloads\WhatsApp Image 2025-06-25 at 16.15.55.jpe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3747" cy="33642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b/>
          <w:noProof/>
        </w:rPr>
        <w:drawing>
          <wp:anchor distT="0" distB="0" distL="114300" distR="114300" simplePos="0" relativeHeight="251668480" behindDoc="0" locked="0" layoutInCell="1" allowOverlap="1">
            <wp:simplePos x="0" y="0"/>
            <wp:positionH relativeFrom="column">
              <wp:posOffset>-44518</wp:posOffset>
            </wp:positionH>
            <wp:positionV relativeFrom="paragraph">
              <wp:posOffset>149192</wp:posOffset>
            </wp:positionV>
            <wp:extent cx="2515043" cy="3352800"/>
            <wp:effectExtent l="0" t="0" r="0" b="0"/>
            <wp:wrapNone/>
            <wp:docPr id="9" name="Picture 9" descr="C:\Users\OPERATOR\Downloads\WhatsApp Image 2025-06-25 at 16.15.5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OPERATOR\Downloads\WhatsApp Image 2025-06-25 at 16.15.56.jpe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066" cy="33581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pStyle w:val="BodyText"/>
        <w:rPr>
          <w:b/>
        </w:rPr>
      </w:pPr>
      <w:r>
        <w:rPr>
          <w:b/>
          <w:noProof/>
        </w:rPr>
        <w:drawing>
          <wp:anchor distT="0" distB="0" distL="114300" distR="114300" simplePos="0" relativeHeight="251670528" behindDoc="0" locked="0" layoutInCell="1" allowOverlap="1">
            <wp:simplePos x="0" y="0"/>
            <wp:positionH relativeFrom="column">
              <wp:posOffset>2762852</wp:posOffset>
            </wp:positionH>
            <wp:positionV relativeFrom="paragraph">
              <wp:posOffset>3631532</wp:posOffset>
            </wp:positionV>
            <wp:extent cx="2855494" cy="3545305"/>
            <wp:effectExtent l="0" t="0" r="0" b="0"/>
            <wp:wrapNone/>
            <wp:docPr id="12" name="Picture 12" descr="C:\Users\OPERATOR\Downloads\WhatsApp Image 2025-06-25 at 16.17.5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OPERATOR\Downloads\WhatsApp Image 2025-06-25 at 16.17.59.jpe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5495" cy="35453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b/>
          <w:noProof/>
        </w:rPr>
        <w:drawing>
          <wp:anchor distT="0" distB="0" distL="114300" distR="114300" simplePos="0" relativeHeight="251669504" behindDoc="0" locked="0" layoutInCell="1" allowOverlap="1">
            <wp:simplePos x="0" y="0"/>
            <wp:positionH relativeFrom="column">
              <wp:posOffset>-44517</wp:posOffset>
            </wp:positionH>
            <wp:positionV relativeFrom="paragraph">
              <wp:posOffset>3631532</wp:posOffset>
            </wp:positionV>
            <wp:extent cx="2659566" cy="3545305"/>
            <wp:effectExtent l="0" t="0" r="0" b="0"/>
            <wp:wrapNone/>
            <wp:docPr id="10" name="Picture 10" descr="C:\Users\OPERATOR\Downloads\WhatsApp Image 2025-06-25 at 16.15.4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OPERATOR\Downloads\WhatsApp Image 2025-06-25 at 16.15.46.jpe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5015" cy="35525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065B6C" w:rsidRPr="00772A16" w:rsidRDefault="00065B6C" w:rsidP="00065B6C"/>
    <w:p w:rsidR="00065B6C" w:rsidRPr="00772A16" w:rsidRDefault="00065B6C" w:rsidP="00065B6C"/>
    <w:p w:rsidR="00065B6C" w:rsidRPr="00772A16" w:rsidRDefault="00065B6C" w:rsidP="00065B6C"/>
    <w:p w:rsidR="00065B6C" w:rsidRPr="00772A16" w:rsidRDefault="00065B6C" w:rsidP="00065B6C"/>
    <w:p w:rsidR="00065B6C" w:rsidRPr="00772A16" w:rsidRDefault="00065B6C" w:rsidP="00065B6C"/>
    <w:p w:rsidR="00065B6C" w:rsidRPr="00772A16" w:rsidRDefault="00065B6C" w:rsidP="00065B6C"/>
    <w:p w:rsidR="00065B6C" w:rsidRPr="00772A16" w:rsidRDefault="00065B6C" w:rsidP="00065B6C"/>
    <w:p w:rsidR="00065B6C" w:rsidRPr="00772A16" w:rsidRDefault="00065B6C" w:rsidP="00065B6C"/>
    <w:p w:rsidR="00065B6C" w:rsidRPr="00772A16" w:rsidRDefault="00065B6C" w:rsidP="00065B6C"/>
    <w:p w:rsidR="00065B6C" w:rsidRPr="00772A16" w:rsidRDefault="00065B6C" w:rsidP="00065B6C"/>
    <w:p w:rsidR="00065B6C" w:rsidRDefault="00065B6C" w:rsidP="00065B6C"/>
    <w:p w:rsidR="00065B6C" w:rsidRDefault="00065B6C" w:rsidP="00065B6C">
      <w:pPr>
        <w:tabs>
          <w:tab w:val="left" w:pos="6891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tab/>
      </w:r>
    </w:p>
    <w:p w:rsidR="00065B6C" w:rsidRDefault="00065B6C" w:rsidP="00065B6C">
      <w:pPr>
        <w:tabs>
          <w:tab w:val="left" w:pos="6891"/>
        </w:tabs>
      </w:pPr>
      <w:r>
        <w:rPr>
          <w:noProof/>
        </w:rPr>
        <w:lastRenderedPageBreak/>
        <w:drawing>
          <wp:anchor distT="0" distB="0" distL="114300" distR="114300" simplePos="0" relativeHeight="251671552" behindDoc="0" locked="0" layoutInCell="1" allowOverlap="1">
            <wp:simplePos x="0" y="0"/>
            <wp:positionH relativeFrom="column">
              <wp:posOffset>702129</wp:posOffset>
            </wp:positionH>
            <wp:positionV relativeFrom="paragraph">
              <wp:posOffset>3863340</wp:posOffset>
            </wp:positionV>
            <wp:extent cx="2871830" cy="3827417"/>
            <wp:effectExtent l="0" t="0" r="0" b="0"/>
            <wp:wrapNone/>
            <wp:docPr id="14" name="Picture 14" descr="C:\Users\OPERATOR\Downloads\WhatsApp Image 2025-06-25 at 16.15.56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OPERATOR\Downloads\WhatsApp Image 2025-06-25 at 16.15.56 (1).jpe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6917" cy="38208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114300" distR="114300" simplePos="0" relativeHeight="251672576" behindDoc="0" locked="0" layoutInCell="1" allowOverlap="1">
            <wp:simplePos x="0" y="0"/>
            <wp:positionH relativeFrom="column">
              <wp:posOffset>932875</wp:posOffset>
            </wp:positionH>
            <wp:positionV relativeFrom="paragraph">
              <wp:posOffset>-581479</wp:posOffset>
            </wp:positionV>
            <wp:extent cx="3485515" cy="4645660"/>
            <wp:effectExtent l="571500" t="0" r="553085" b="0"/>
            <wp:wrapNone/>
            <wp:docPr id="13" name="Picture 13" descr="C:\Users\OPERATOR\Downloads\WhatsApp Image 2025-06-25 at 16.15.5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OPERATOR\Downloads\WhatsApp Image 2025-06-25 at 16.15.56.jpe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3485515" cy="4645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Pr="00CA7EF2" w:rsidRDefault="00065B6C" w:rsidP="00065B6C"/>
    <w:p w:rsidR="00065B6C" w:rsidRDefault="00065B6C" w:rsidP="00065B6C"/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tab/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73600" behindDoc="0" locked="0" layoutInCell="1" allowOverlap="1">
            <wp:simplePos x="0" y="0"/>
            <wp:positionH relativeFrom="column">
              <wp:posOffset>-335280</wp:posOffset>
            </wp:positionH>
            <wp:positionV relativeFrom="paragraph">
              <wp:posOffset>-106680</wp:posOffset>
            </wp:positionV>
            <wp:extent cx="5446248" cy="8286750"/>
            <wp:effectExtent l="0" t="0" r="0" b="0"/>
            <wp:wrapNone/>
            <wp:docPr id="18" name="Picture 18" descr="C:\Users\OPERATOR\Pictures\2026-04-21\2026-04-21 11-27-17_0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OPERATOR\Pictures\2026-04-21\2026-04-21 11-27-17_001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073" t="3022" r="5289"/>
                    <a:stretch/>
                  </pic:blipFill>
                  <pic:spPr bwMode="auto">
                    <a:xfrm rot="10800000">
                      <a:off x="0" y="0"/>
                      <a:ext cx="5446248" cy="8286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74624" behindDoc="0" locked="0" layoutInCell="1" allowOverlap="1">
            <wp:simplePos x="0" y="0"/>
            <wp:positionH relativeFrom="column">
              <wp:posOffset>-87630</wp:posOffset>
            </wp:positionH>
            <wp:positionV relativeFrom="paragraph">
              <wp:posOffset>7620</wp:posOffset>
            </wp:positionV>
            <wp:extent cx="5306290" cy="8134350"/>
            <wp:effectExtent l="0" t="0" r="0" b="0"/>
            <wp:wrapNone/>
            <wp:docPr id="19" name="Picture 19" descr="C:\Users\OPERATOR\Pictures\2026-04-21\2026-04-21 11-27-35_00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OPERATOR\Pictures\2026-04-21\2026-04-21 11-27-35_001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726" r="10126"/>
                    <a:stretch/>
                  </pic:blipFill>
                  <pic:spPr bwMode="auto">
                    <a:xfrm rot="10800000">
                      <a:off x="0" y="0"/>
                      <a:ext cx="5306290" cy="8134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75648" behindDoc="0" locked="0" layoutInCell="1" allowOverlap="1">
            <wp:simplePos x="0" y="0"/>
            <wp:positionH relativeFrom="column">
              <wp:posOffset>-30480</wp:posOffset>
            </wp:positionH>
            <wp:positionV relativeFrom="paragraph">
              <wp:posOffset>7620</wp:posOffset>
            </wp:positionV>
            <wp:extent cx="5048250" cy="8148484"/>
            <wp:effectExtent l="0" t="0" r="0" b="0"/>
            <wp:wrapNone/>
            <wp:docPr id="20" name="Picture 20" descr="C:\Users\OPERATOR\Pictures\2026-04-21\2026-04-21 11-27-50_00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OPERATOR\Pictures\2026-04-21\2026-04-21 11-27-50_001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999" r="9200"/>
                    <a:stretch/>
                  </pic:blipFill>
                  <pic:spPr bwMode="auto">
                    <a:xfrm rot="10800000">
                      <a:off x="0" y="0"/>
                      <a:ext cx="5048250" cy="81484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76672" behindDoc="0" locked="0" layoutInCell="1" allowOverlap="1">
            <wp:simplePos x="0" y="0"/>
            <wp:positionH relativeFrom="column">
              <wp:posOffset>26669</wp:posOffset>
            </wp:positionH>
            <wp:positionV relativeFrom="paragraph">
              <wp:posOffset>7620</wp:posOffset>
            </wp:positionV>
            <wp:extent cx="5100527" cy="7981950"/>
            <wp:effectExtent l="0" t="0" r="0" b="0"/>
            <wp:wrapNone/>
            <wp:docPr id="21" name="Picture 21" descr="C:\Users\OPERATOR\Pictures\2026-04-21\2026-04-21 11-28-08_00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OPERATOR\Pictures\2026-04-21\2026-04-21 11-28-08_001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230" r="5907"/>
                    <a:stretch/>
                  </pic:blipFill>
                  <pic:spPr bwMode="auto">
                    <a:xfrm rot="10800000">
                      <a:off x="0" y="0"/>
                      <a:ext cx="5112174" cy="8000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77696" behindDoc="0" locked="0" layoutInCell="1" allowOverlap="1">
            <wp:simplePos x="0" y="0"/>
            <wp:positionH relativeFrom="column">
              <wp:posOffset>83819</wp:posOffset>
            </wp:positionH>
            <wp:positionV relativeFrom="paragraph">
              <wp:posOffset>7620</wp:posOffset>
            </wp:positionV>
            <wp:extent cx="5127799" cy="8115300"/>
            <wp:effectExtent l="0" t="0" r="0" b="0"/>
            <wp:wrapNone/>
            <wp:docPr id="22" name="Picture 22" descr="C:\Users\OPERATOR\Pictures\2026-04-21\2026-04-21 11-28-26_00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OPERATOR\Pictures\2026-04-21\2026-04-21 11-28-26_001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8963" r="4155"/>
                    <a:stretch/>
                  </pic:blipFill>
                  <pic:spPr bwMode="auto">
                    <a:xfrm rot="10800000">
                      <a:off x="0" y="0"/>
                      <a:ext cx="5127271" cy="8114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78720" behindDoc="0" locked="0" layoutInCell="1" allowOverlap="1">
            <wp:simplePos x="0" y="0"/>
            <wp:positionH relativeFrom="column">
              <wp:posOffset>-278130</wp:posOffset>
            </wp:positionH>
            <wp:positionV relativeFrom="paragraph">
              <wp:posOffset>7620</wp:posOffset>
            </wp:positionV>
            <wp:extent cx="5181600" cy="8146258"/>
            <wp:effectExtent l="0" t="0" r="0" b="0"/>
            <wp:wrapNone/>
            <wp:docPr id="23" name="Picture 23" descr="C:\Users\OPERATOR\Pictures\2026-04-21\2026-04-21 11-28-49_001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OPERATOR\Pictures\2026-04-21\2026-04-21 11-28-49_001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10290" r="2251"/>
                    <a:stretch/>
                  </pic:blipFill>
                  <pic:spPr bwMode="auto">
                    <a:xfrm rot="10800000">
                      <a:off x="0" y="0"/>
                      <a:ext cx="5186143" cy="815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79744" behindDoc="0" locked="0" layoutInCell="1" allowOverlap="1">
            <wp:simplePos x="0" y="0"/>
            <wp:positionH relativeFrom="column">
              <wp:posOffset>-49530</wp:posOffset>
            </wp:positionH>
            <wp:positionV relativeFrom="paragraph">
              <wp:posOffset>-106681</wp:posOffset>
            </wp:positionV>
            <wp:extent cx="5086350" cy="8015289"/>
            <wp:effectExtent l="0" t="0" r="0" b="0"/>
            <wp:wrapNone/>
            <wp:docPr id="24" name="Picture 24" descr="C:\Users\OPERATOR\Pictures\2026-04-21\2026-04-21 11-29-09_001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OPERATOR\Pictures\2026-04-21\2026-04-21 11-29-09_001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9151" r="3594"/>
                    <a:stretch/>
                  </pic:blipFill>
                  <pic:spPr bwMode="auto">
                    <a:xfrm rot="10800000">
                      <a:off x="0" y="0"/>
                      <a:ext cx="5088847" cy="80192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80768" behindDoc="0" locked="0" layoutInCell="1" allowOverlap="1">
            <wp:simplePos x="0" y="0"/>
            <wp:positionH relativeFrom="column">
              <wp:posOffset>-163830</wp:posOffset>
            </wp:positionH>
            <wp:positionV relativeFrom="paragraph">
              <wp:posOffset>7620</wp:posOffset>
            </wp:positionV>
            <wp:extent cx="5276850" cy="8138870"/>
            <wp:effectExtent l="0" t="0" r="0" b="0"/>
            <wp:wrapNone/>
            <wp:docPr id="25" name="Picture 25" descr="C:\Users\OPERATOR\Pictures\2026-04-21\2026-04-21 11-29-27_002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OPERATOR\Pictures\2026-04-21\2026-04-21 11-29-27_002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674" r="7177"/>
                    <a:stretch/>
                  </pic:blipFill>
                  <pic:spPr bwMode="auto">
                    <a:xfrm rot="10800000">
                      <a:off x="0" y="0"/>
                      <a:ext cx="5276307" cy="8138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065B6C" w:rsidRDefault="00065B6C" w:rsidP="00065B6C">
      <w:pPr>
        <w:tabs>
          <w:tab w:val="left" w:pos="7200"/>
        </w:tabs>
        <w:sectPr w:rsidR="00065B6C" w:rsidSect="00615AF3">
          <w:pgSz w:w="11910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noProof/>
        </w:rPr>
        <w:lastRenderedPageBreak/>
        <w:drawing>
          <wp:anchor distT="0" distB="0" distL="114300" distR="114300" simplePos="0" relativeHeight="251681792" behindDoc="0" locked="0" layoutInCell="1" allowOverlap="1">
            <wp:simplePos x="0" y="0"/>
            <wp:positionH relativeFrom="column">
              <wp:posOffset>-11430</wp:posOffset>
            </wp:positionH>
            <wp:positionV relativeFrom="paragraph">
              <wp:posOffset>7619</wp:posOffset>
            </wp:positionV>
            <wp:extent cx="5105400" cy="8186631"/>
            <wp:effectExtent l="0" t="0" r="0" b="0"/>
            <wp:wrapNone/>
            <wp:docPr id="26" name="Picture 26" descr="C:\Users\OPERATOR\Pictures\2026-04-21\2026-04-21 11-29-44_00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OPERATOR\Pictures\2026-04-21\2026-04-21 11-29-44_002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318" r="7933"/>
                    <a:stretch/>
                  </pic:blipFill>
                  <pic:spPr bwMode="auto">
                    <a:xfrm rot="10800000">
                      <a:off x="0" y="0"/>
                      <a:ext cx="5105400" cy="8186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653891" w:rsidRPr="00065B6C" w:rsidRDefault="0008456E" w:rsidP="00065B6C">
      <w:bookmarkStart w:id="3" w:name="_GoBack"/>
      <w:r w:rsidRPr="0008456E">
        <w:rPr>
          <w:noProof/>
        </w:rPr>
        <w:lastRenderedPageBreak/>
        <w:drawing>
          <wp:anchor distT="0" distB="0" distL="114300" distR="114300" simplePos="0" relativeHeight="251683840" behindDoc="0" locked="0" layoutInCell="1" allowOverlap="1">
            <wp:simplePos x="0" y="0"/>
            <wp:positionH relativeFrom="column">
              <wp:posOffset>160020</wp:posOffset>
            </wp:positionH>
            <wp:positionV relativeFrom="paragraph">
              <wp:posOffset>179070</wp:posOffset>
            </wp:positionV>
            <wp:extent cx="5135880" cy="8058150"/>
            <wp:effectExtent l="0" t="0" r="7620" b="0"/>
            <wp:wrapNone/>
            <wp:docPr id="27" name="Picture 27" descr="C:\Users\OPERATOR\Pictures\2026-04-21\2026-04-21 11-30-07_00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OPERATOR\Pictures\2026-04-21\2026-04-21 11-30-07_002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9718" r="2644"/>
                    <a:stretch/>
                  </pic:blipFill>
                  <pic:spPr bwMode="auto">
                    <a:xfrm rot="10800000">
                      <a:off x="0" y="0"/>
                      <a:ext cx="5135880" cy="805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 w:rsidRPr="0008456E">
        <w:rPr>
          <w:noProof/>
        </w:rPr>
        <w:drawing>
          <wp:anchor distT="0" distB="0" distL="114300" distR="114300" simplePos="0" relativeHeight="251684864" behindDoc="0" locked="0" layoutInCell="1" allowOverlap="1">
            <wp:simplePos x="0" y="0"/>
            <wp:positionH relativeFrom="column">
              <wp:posOffset>3931920</wp:posOffset>
            </wp:positionH>
            <wp:positionV relativeFrom="paragraph">
              <wp:posOffset>845820</wp:posOffset>
            </wp:positionV>
            <wp:extent cx="1074420" cy="1440180"/>
            <wp:effectExtent l="0" t="0" r="0" b="7620"/>
            <wp:wrapNone/>
            <wp:docPr id="58" name="Picture 58" descr="C:\Users\OPERATOR\Documents\4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OPERATOR\Documents\44.jp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442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bookmarkEnd w:id="3"/>
    </w:p>
    <w:sectPr w:rsidR="00653891" w:rsidRPr="00065B6C" w:rsidSect="00696142">
      <w:headerReference w:type="even" r:id="rId28"/>
      <w:headerReference w:type="default" r:id="rId29"/>
      <w:footerReference w:type="even" r:id="rId30"/>
      <w:footerReference w:type="default" r:id="rId31"/>
      <w:headerReference w:type="first" r:id="rId32"/>
      <w:footerReference w:type="first" r:id="rId33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A90F73" w:rsidRDefault="00A90F73" w:rsidP="00C40133">
      <w:pPr>
        <w:spacing w:after="0" w:line="240" w:lineRule="auto"/>
      </w:pPr>
      <w:r>
        <w:separator/>
      </w:r>
    </w:p>
  </w:endnote>
  <w:endnote w:type="continuationSeparator" w:id="1">
    <w:p w:rsidR="00A90F73" w:rsidRDefault="00A90F73" w:rsidP="00C401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65B6C" w:rsidRPr="00FB2EB6" w:rsidRDefault="00065B6C">
    <w:pPr>
      <w:pStyle w:val="Footer"/>
      <w:jc w:val="center"/>
      <w:rPr>
        <w:rFonts w:ascii="Times New Roman" w:hAnsi="Times New Roman" w:cs="Times New Roman"/>
        <w:sz w:val="24"/>
      </w:rPr>
    </w:pPr>
  </w:p>
  <w:p w:rsidR="00065B6C" w:rsidRDefault="00065B6C">
    <w:pPr>
      <w:pStyle w:val="Footer"/>
    </w:pPr>
  </w:p>
  <w:p w:rsidR="00065B6C" w:rsidRDefault="00065B6C"/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97232" w:rsidRDefault="00A90F73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97232" w:rsidRDefault="00C40133">
    <w:pPr>
      <w:pStyle w:val="Footer"/>
      <w:jc w:val="center"/>
    </w:pPr>
    <w:r>
      <w:fldChar w:fldCharType="begin"/>
    </w:r>
    <w:r w:rsidR="0008456E">
      <w:instrText xml:space="preserve"> PAGE   \* MERGEFORMAT </w:instrText>
    </w:r>
    <w:r>
      <w:fldChar w:fldCharType="separate"/>
    </w:r>
    <w:r w:rsidR="00577D90">
      <w:rPr>
        <w:noProof/>
      </w:rPr>
      <w:t>34</w:t>
    </w:r>
    <w:r>
      <w:rPr>
        <w:noProof/>
      </w:rPr>
      <w:fldChar w:fldCharType="end"/>
    </w:r>
    <w:r>
      <w:rPr>
        <w:noProof/>
      </w:rPr>
    </w:r>
  </w:p>
  <w:p w:rsidR="00397232" w:rsidRDefault="00A90F73">
    <w:pPr>
      <w:pStyle w:val="BodyText"/>
      <w:spacing w:line="14" w:lineRule="auto"/>
      <w:rPr>
        <w:sz w:val="2"/>
      </w:rPr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97232" w:rsidRDefault="00A90F73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A90F73" w:rsidRDefault="00A90F73" w:rsidP="00C40133">
      <w:pPr>
        <w:spacing w:after="0" w:line="240" w:lineRule="auto"/>
      </w:pPr>
      <w:r>
        <w:separator/>
      </w:r>
    </w:p>
  </w:footnote>
  <w:footnote w:type="continuationSeparator" w:id="1">
    <w:p w:rsidR="00A90F73" w:rsidRDefault="00A90F73" w:rsidP="00C4013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65B6C" w:rsidRDefault="00C40133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128016" o:spid="_x0000_s2053" type="#_x0000_t75" style="position:absolute;margin-left:0;margin-top:0;width:396.95pt;height:391.15pt;z-index:-251652096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65B6C" w:rsidRDefault="00C40133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128017" o:spid="_x0000_s2054" type="#_x0000_t75" style="position:absolute;margin-left:0;margin-top:0;width:396.95pt;height:391.15pt;z-index:-251651072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14631961"/>
      <w:docPartObj>
        <w:docPartGallery w:val="Page Numbers (Top of Page)"/>
        <w:docPartUnique/>
      </w:docPartObj>
    </w:sdtPr>
    <w:sdtEndPr>
      <w:rPr>
        <w:noProof/>
      </w:rPr>
    </w:sdtEndPr>
    <w:sdtContent>
      <w:p w:rsidR="00065B6C" w:rsidRDefault="00C40133">
        <w:pPr>
          <w:pStyle w:val="Header"/>
          <w:jc w:val="right"/>
        </w:pPr>
        <w:r>
          <w:rPr>
            <w:noProof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6128015" o:spid="_x0000_s2052" type="#_x0000_t75" style="position:absolute;left:0;text-align:left;margin-left:0;margin-top:0;width:396.95pt;height:391.15pt;z-index:-251653120;mso-position-horizontal:center;mso-position-horizontal-relative:margin;mso-position-vertical:center;mso-position-vertical-relative:margin" o:allowincell="f">
              <v:imagedata r:id="rId1" o:title="LOGO-UMN-1 (3)" gain="19661f" blacklevel="22938f"/>
              <w10:wrap anchorx="margin" anchory="margin"/>
            </v:shape>
          </w:pict>
        </w:r>
        <w:r>
          <w:fldChar w:fldCharType="begin"/>
        </w:r>
        <w:r w:rsidR="00065B6C">
          <w:instrText xml:space="preserve"> PAGE   \* MERGEFORMAT </w:instrText>
        </w:r>
        <w:r>
          <w:fldChar w:fldCharType="separate"/>
        </w:r>
        <w:r w:rsidR="00577D90">
          <w:rPr>
            <w:noProof/>
          </w:rPr>
          <w:t>33</w:t>
        </w:r>
        <w:r>
          <w:rPr>
            <w:noProof/>
          </w:rPr>
          <w:fldChar w:fldCharType="end"/>
        </w:r>
      </w:p>
    </w:sdtContent>
  </w:sdt>
  <w:p w:rsidR="00065B6C" w:rsidRDefault="00065B6C">
    <w:pPr>
      <w:pStyle w:val="Header"/>
    </w:pP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97232" w:rsidRDefault="00C40133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128001" o:spid="_x0000_s2050" type="#_x0000_t75" style="position:absolute;margin-left:0;margin-top:0;width:396.95pt;height:391.15pt;z-index:-251656192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97232" w:rsidRDefault="00C40133">
    <w:pPr>
      <w:pStyle w:val="BodyText"/>
      <w:spacing w:line="14" w:lineRule="auto"/>
      <w:rPr>
        <w:sz w:val="20"/>
      </w:rPr>
    </w:pPr>
    <w:r>
      <w:rPr>
        <w:noProof/>
        <w:sz w:val="20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128002" o:spid="_x0000_s2051" type="#_x0000_t75" style="position:absolute;margin-left:0;margin-top:0;width:396.95pt;height:391.15pt;z-index:-251655168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97232" w:rsidRDefault="00C40133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6128000" o:spid="_x0000_s2049" type="#_x0000_t75" style="position:absolute;margin-left:0;margin-top:0;width:396.95pt;height:391.15pt;z-index:-251657216;mso-position-horizontal:center;mso-position-horizontal-relative:margin;mso-position-vertical:center;mso-position-vertical-relative:margin" o:allowincell="f">
          <v:imagedata r:id="rId1" o:title="LOGO-UMN-1 (3)" gain="19661f" blacklevel="22938f"/>
          <w10:wrap anchorx="margin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047C88"/>
    <w:multiLevelType w:val="multilevel"/>
    <w:tmpl w:val="D44605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  <w:color w:val="auto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B3066CE"/>
    <w:multiLevelType w:val="hybridMultilevel"/>
    <w:tmpl w:val="BF5820D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DDE1B5A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5CF6A780">
      <w:start w:val="1"/>
      <w:numFmt w:val="lowerLetter"/>
      <w:lvlText w:val="%3."/>
      <w:lvlJc w:val="left"/>
      <w:pPr>
        <w:ind w:left="2340" w:hanging="360"/>
      </w:pPr>
      <w:rPr>
        <w:rFonts w:hint="default"/>
        <w:color w:val="auto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B73D60"/>
    <w:multiLevelType w:val="hybridMultilevel"/>
    <w:tmpl w:val="9F1429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B328648">
      <w:start w:val="1"/>
      <w:numFmt w:val="decimal"/>
      <w:lvlText w:val="%2."/>
      <w:lvlJc w:val="left"/>
      <w:pPr>
        <w:ind w:left="360" w:hanging="360"/>
      </w:pPr>
      <w:rPr>
        <w:b w:val="0"/>
        <w:bCs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7CE0A23"/>
    <w:multiLevelType w:val="multilevel"/>
    <w:tmpl w:val="025283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  <w:color w:val="auto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3B351CCA"/>
    <w:multiLevelType w:val="hybridMultilevel"/>
    <w:tmpl w:val="80DC184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>
    <w:nsid w:val="4A7C2D8F"/>
    <w:multiLevelType w:val="hybridMultilevel"/>
    <w:tmpl w:val="99DE828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4CB404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16229780">
      <w:start w:val="1"/>
      <w:numFmt w:val="lowerLetter"/>
      <w:lvlText w:val="%3."/>
      <w:lvlJc w:val="right"/>
      <w:pPr>
        <w:ind w:left="2160" w:hanging="180"/>
      </w:pPr>
      <w:rPr>
        <w:rFonts w:ascii="Times New Roman" w:eastAsiaTheme="minorHAnsi" w:hAnsi="Times New Roman"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B3E2E4F"/>
    <w:multiLevelType w:val="hybridMultilevel"/>
    <w:tmpl w:val="0ACC7348"/>
    <w:lvl w:ilvl="0" w:tplc="09A0C11E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5CD22A7A"/>
    <w:multiLevelType w:val="hybridMultilevel"/>
    <w:tmpl w:val="ABFED91E"/>
    <w:lvl w:ilvl="0" w:tplc="BD367242">
      <w:start w:val="1"/>
      <w:numFmt w:val="decimal"/>
      <w:lvlText w:val="%1."/>
      <w:lvlJc w:val="left"/>
      <w:pPr>
        <w:ind w:left="2203" w:hanging="360"/>
      </w:pPr>
      <w:rPr>
        <w:rFonts w:hint="default"/>
        <w:i w:val="0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D705919"/>
    <w:multiLevelType w:val="hybridMultilevel"/>
    <w:tmpl w:val="22CC642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E8861672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37787496">
      <w:start w:val="1"/>
      <w:numFmt w:val="lowerLetter"/>
      <w:lvlText w:val="%3."/>
      <w:lvlJc w:val="right"/>
      <w:pPr>
        <w:ind w:left="2160" w:hanging="180"/>
      </w:pPr>
      <w:rPr>
        <w:rFonts w:ascii="Times New Roman" w:eastAsiaTheme="minorHAnsi" w:hAnsi="Times New Roman"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2CB2E26"/>
    <w:multiLevelType w:val="hybridMultilevel"/>
    <w:tmpl w:val="B72A5E1C"/>
    <w:lvl w:ilvl="0" w:tplc="BD367242">
      <w:start w:val="1"/>
      <w:numFmt w:val="decimal"/>
      <w:lvlText w:val="%1."/>
      <w:lvlJc w:val="left"/>
      <w:pPr>
        <w:ind w:left="2203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57850E9"/>
    <w:multiLevelType w:val="hybridMultilevel"/>
    <w:tmpl w:val="843EDE5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6"/>
  </w:num>
  <w:num w:numId="3">
    <w:abstractNumId w:val="4"/>
  </w:num>
  <w:num w:numId="4">
    <w:abstractNumId w:val="1"/>
  </w:num>
  <w:num w:numId="5">
    <w:abstractNumId w:val="8"/>
  </w:num>
  <w:num w:numId="6">
    <w:abstractNumId w:val="5"/>
  </w:num>
  <w:num w:numId="7">
    <w:abstractNumId w:val="10"/>
  </w:num>
  <w:num w:numId="8">
    <w:abstractNumId w:val="0"/>
  </w:num>
  <w:num w:numId="9">
    <w:abstractNumId w:val="9"/>
  </w:num>
  <w:num w:numId="10">
    <w:abstractNumId w:val="7"/>
  </w:num>
  <w:num w:numId="11">
    <w:abstractNumId w:val="3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0"/>
  <w:documentProtection w:edit="forms" w:enforcement="1" w:cryptProviderType="rsaFull" w:cryptAlgorithmClass="hash" w:cryptAlgorithmType="typeAny" w:cryptAlgorithmSid="4" w:cryptSpinCount="50000" w:hash="OVYWBA9/bTC80Cnueiqiix2lifQ=" w:salt="AjHTxfPrfnwau0Y7lvWTPg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696142"/>
    <w:rsid w:val="00065B6C"/>
    <w:rsid w:val="0008456E"/>
    <w:rsid w:val="000C113C"/>
    <w:rsid w:val="000C6FE7"/>
    <w:rsid w:val="00170B7E"/>
    <w:rsid w:val="001937E2"/>
    <w:rsid w:val="001F2895"/>
    <w:rsid w:val="00297D76"/>
    <w:rsid w:val="003E1FF4"/>
    <w:rsid w:val="00460EC4"/>
    <w:rsid w:val="0046416A"/>
    <w:rsid w:val="004F3AEC"/>
    <w:rsid w:val="00577D90"/>
    <w:rsid w:val="00653891"/>
    <w:rsid w:val="00696142"/>
    <w:rsid w:val="00783571"/>
    <w:rsid w:val="00796CF1"/>
    <w:rsid w:val="00A90F73"/>
    <w:rsid w:val="00BB7F86"/>
    <w:rsid w:val="00BF57BB"/>
    <w:rsid w:val="00C40133"/>
    <w:rsid w:val="00CA0770"/>
    <w:rsid w:val="00D2736F"/>
    <w:rsid w:val="00DA770F"/>
    <w:rsid w:val="00DB4103"/>
    <w:rsid w:val="00DB52FD"/>
    <w:rsid w:val="00DF1087"/>
    <w:rsid w:val="00E7288E"/>
    <w:rsid w:val="00EA0DD5"/>
    <w:rsid w:val="00F2784B"/>
    <w:rsid w:val="00F5325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6142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0C113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52F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B52F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F289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961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6142"/>
  </w:style>
  <w:style w:type="paragraph" w:styleId="Footer">
    <w:name w:val="footer"/>
    <w:basedOn w:val="Normal"/>
    <w:link w:val="FooterChar"/>
    <w:uiPriority w:val="99"/>
    <w:unhideWhenUsed/>
    <w:rsid w:val="006961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6142"/>
  </w:style>
  <w:style w:type="paragraph" w:styleId="BodyText">
    <w:name w:val="Body Text"/>
    <w:basedOn w:val="Normal"/>
    <w:link w:val="BodyTextChar"/>
    <w:uiPriority w:val="1"/>
    <w:qFormat/>
    <w:rsid w:val="0069614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696142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0C113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Strong">
    <w:name w:val="Strong"/>
    <w:basedOn w:val="DefaultParagraphFont"/>
    <w:uiPriority w:val="22"/>
    <w:qFormat/>
    <w:rsid w:val="000C113C"/>
    <w:rPr>
      <w:b/>
      <w:bCs/>
    </w:rPr>
  </w:style>
  <w:style w:type="paragraph" w:customStyle="1" w:styleId="whitespace-normal">
    <w:name w:val="whitespace-normal"/>
    <w:basedOn w:val="Normal"/>
    <w:rsid w:val="000C11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Body of text,List Paragraph1,Body of text+1,Body of text+2,Body of text+3,List Paragraph11,sub-section,dot points body text 12,Medium Grid 1 - Accent 21,Colorful List - Accent 11,Sub sub,rpp3,List Paragraph2,normal,Light Grid - Accent 31"/>
    <w:basedOn w:val="Normal"/>
    <w:link w:val="ListParagraphChar"/>
    <w:uiPriority w:val="34"/>
    <w:qFormat/>
    <w:rsid w:val="00460EC4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460EC4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60EC4"/>
    <w:pPr>
      <w:tabs>
        <w:tab w:val="left" w:pos="993"/>
        <w:tab w:val="left" w:pos="1418"/>
        <w:tab w:val="right" w:leader="dot" w:pos="7931"/>
      </w:tabs>
      <w:spacing w:after="0" w:line="480" w:lineRule="auto"/>
    </w:pPr>
    <w:rPr>
      <w:rFonts w:ascii="Times New Roman" w:hAnsi="Times New Roman" w:cs="Times New Roman"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60EC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60EC4"/>
    <w:pPr>
      <w:tabs>
        <w:tab w:val="left" w:pos="993"/>
        <w:tab w:val="left" w:pos="1418"/>
        <w:tab w:val="right" w:leader="dot" w:pos="7931"/>
      </w:tabs>
      <w:spacing w:after="0" w:line="480" w:lineRule="auto"/>
      <w:ind w:left="1418"/>
    </w:pPr>
  </w:style>
  <w:style w:type="character" w:styleId="Hyperlink">
    <w:name w:val="Hyperlink"/>
    <w:basedOn w:val="DefaultParagraphFont"/>
    <w:uiPriority w:val="99"/>
    <w:unhideWhenUsed/>
    <w:rsid w:val="00460EC4"/>
    <w:rPr>
      <w:color w:val="0000FF" w:themeColor="hyperlink"/>
      <w:u w:val="single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sub-section Char,dot points body text 12 Char,Medium Grid 1 - Accent 21 Char,Colorful List - Accent 11 Char"/>
    <w:link w:val="ListParagraph"/>
    <w:uiPriority w:val="34"/>
    <w:qFormat/>
    <w:locked/>
    <w:rsid w:val="00460EC4"/>
  </w:style>
  <w:style w:type="paragraph" w:styleId="TableofFigures">
    <w:name w:val="table of figures"/>
    <w:basedOn w:val="Normal"/>
    <w:next w:val="Normal"/>
    <w:uiPriority w:val="99"/>
    <w:unhideWhenUsed/>
    <w:rsid w:val="00460EC4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60EC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EC4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DB52F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B52F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F289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qFormat/>
    <w:rsid w:val="001F289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F2895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1F2895"/>
    <w:pPr>
      <w:spacing w:after="0" w:line="360" w:lineRule="auto"/>
      <w:jc w:val="both"/>
    </w:pPr>
  </w:style>
  <w:style w:type="character" w:customStyle="1" w:styleId="sw">
    <w:name w:val="sw"/>
    <w:basedOn w:val="DefaultParagraphFont"/>
    <w:rsid w:val="001F2895"/>
  </w:style>
  <w:style w:type="paragraph" w:styleId="Caption">
    <w:name w:val="caption"/>
    <w:basedOn w:val="Normal"/>
    <w:next w:val="Normal"/>
    <w:uiPriority w:val="35"/>
    <w:unhideWhenUsed/>
    <w:qFormat/>
    <w:rsid w:val="001F2895"/>
    <w:pPr>
      <w:spacing w:after="200" w:line="360" w:lineRule="auto"/>
      <w:jc w:val="both"/>
    </w:pPr>
    <w:rPr>
      <w:i/>
      <w:iCs/>
      <w:color w:val="1F497D" w:themeColor="text2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1F2895"/>
    <w:pPr>
      <w:spacing w:after="0" w:line="360" w:lineRule="auto"/>
      <w:jc w:val="both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5">
    <w:name w:val="toc 5"/>
    <w:basedOn w:val="Normal"/>
    <w:next w:val="Normal"/>
    <w:autoRedefine/>
    <w:uiPriority w:val="39"/>
    <w:semiHidden/>
    <w:unhideWhenUsed/>
    <w:rsid w:val="001F2895"/>
    <w:pPr>
      <w:spacing w:after="100"/>
      <w:ind w:left="880"/>
    </w:pPr>
  </w:style>
  <w:style w:type="paragraph" w:customStyle="1" w:styleId="TableParagraph">
    <w:name w:val="Table Paragraph"/>
    <w:basedOn w:val="Normal"/>
    <w:uiPriority w:val="1"/>
    <w:qFormat/>
    <w:rsid w:val="001F289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1F2895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1F289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customStyle="1" w:styleId="textwebstyledtext-sc-1ed9ao-0">
    <w:name w:val="textweb__styledtext-sc-1ed9ao-0"/>
    <w:basedOn w:val="DefaultParagraphFont"/>
    <w:rsid w:val="001F2895"/>
  </w:style>
  <w:style w:type="character" w:styleId="PlaceholderText">
    <w:name w:val="Placeholder Text"/>
    <w:basedOn w:val="DefaultParagraphFont"/>
    <w:uiPriority w:val="99"/>
    <w:semiHidden/>
    <w:rsid w:val="001F2895"/>
    <w:rPr>
      <w:color w:val="666666"/>
    </w:rPr>
  </w:style>
  <w:style w:type="paragraph" w:customStyle="1" w:styleId="whitespace-pre-wrap">
    <w:name w:val="whitespace-pre-wrap"/>
    <w:basedOn w:val="Normal"/>
    <w:rsid w:val="001F289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1F2895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6142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0C113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52F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B52F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F289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961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6142"/>
  </w:style>
  <w:style w:type="paragraph" w:styleId="Footer">
    <w:name w:val="footer"/>
    <w:basedOn w:val="Normal"/>
    <w:link w:val="FooterChar"/>
    <w:uiPriority w:val="99"/>
    <w:unhideWhenUsed/>
    <w:rsid w:val="006961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6142"/>
  </w:style>
  <w:style w:type="paragraph" w:styleId="BodyText">
    <w:name w:val="Body Text"/>
    <w:basedOn w:val="Normal"/>
    <w:link w:val="BodyTextChar"/>
    <w:uiPriority w:val="1"/>
    <w:qFormat/>
    <w:rsid w:val="0069614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696142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0C113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Strong">
    <w:name w:val="Strong"/>
    <w:basedOn w:val="DefaultParagraphFont"/>
    <w:uiPriority w:val="22"/>
    <w:qFormat/>
    <w:rsid w:val="000C113C"/>
    <w:rPr>
      <w:b/>
      <w:bCs/>
    </w:rPr>
  </w:style>
  <w:style w:type="paragraph" w:customStyle="1" w:styleId="whitespace-normal">
    <w:name w:val="whitespace-normal"/>
    <w:basedOn w:val="Normal"/>
    <w:rsid w:val="000C11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Body of text,List Paragraph1,Body of text+1,Body of text+2,Body of text+3,List Paragraph11,sub-section,dot points body text 12,Medium Grid 1 - Accent 21,Colorful List - Accent 11,Sub sub,rpp3,List Paragraph2,normal,Light Grid - Accent 31"/>
    <w:basedOn w:val="Normal"/>
    <w:link w:val="ListParagraphChar"/>
    <w:uiPriority w:val="34"/>
    <w:qFormat/>
    <w:rsid w:val="00460EC4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460EC4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60EC4"/>
    <w:pPr>
      <w:tabs>
        <w:tab w:val="left" w:pos="993"/>
        <w:tab w:val="left" w:pos="1418"/>
        <w:tab w:val="right" w:leader="dot" w:pos="7931"/>
      </w:tabs>
      <w:spacing w:after="0" w:line="480" w:lineRule="auto"/>
    </w:pPr>
    <w:rPr>
      <w:rFonts w:ascii="Times New Roman" w:hAnsi="Times New Roman" w:cs="Times New Roman"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60EC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60EC4"/>
    <w:pPr>
      <w:tabs>
        <w:tab w:val="left" w:pos="993"/>
        <w:tab w:val="left" w:pos="1418"/>
        <w:tab w:val="right" w:leader="dot" w:pos="7931"/>
      </w:tabs>
      <w:spacing w:after="0" w:line="480" w:lineRule="auto"/>
      <w:ind w:left="1418"/>
    </w:pPr>
  </w:style>
  <w:style w:type="character" w:styleId="Hyperlink">
    <w:name w:val="Hyperlink"/>
    <w:basedOn w:val="DefaultParagraphFont"/>
    <w:uiPriority w:val="99"/>
    <w:unhideWhenUsed/>
    <w:rsid w:val="00460EC4"/>
    <w:rPr>
      <w:color w:val="0000FF" w:themeColor="hyperlink"/>
      <w:u w:val="single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sub-section Char,dot points body text 12 Char,Medium Grid 1 - Accent 21 Char,Colorful List - Accent 11 Char"/>
    <w:link w:val="ListParagraph"/>
    <w:uiPriority w:val="34"/>
    <w:qFormat/>
    <w:locked/>
    <w:rsid w:val="00460EC4"/>
  </w:style>
  <w:style w:type="paragraph" w:styleId="TableofFigures">
    <w:name w:val="table of figures"/>
    <w:basedOn w:val="Normal"/>
    <w:next w:val="Normal"/>
    <w:uiPriority w:val="99"/>
    <w:unhideWhenUsed/>
    <w:rsid w:val="00460EC4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60EC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EC4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DB52F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B52F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F289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qFormat/>
    <w:rsid w:val="001F289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F2895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1F2895"/>
    <w:pPr>
      <w:spacing w:after="0" w:line="360" w:lineRule="auto"/>
      <w:jc w:val="both"/>
    </w:pPr>
  </w:style>
  <w:style w:type="character" w:customStyle="1" w:styleId="sw">
    <w:name w:val="sw"/>
    <w:basedOn w:val="DefaultParagraphFont"/>
    <w:rsid w:val="001F2895"/>
  </w:style>
  <w:style w:type="paragraph" w:styleId="Caption">
    <w:name w:val="caption"/>
    <w:basedOn w:val="Normal"/>
    <w:next w:val="Normal"/>
    <w:uiPriority w:val="35"/>
    <w:unhideWhenUsed/>
    <w:qFormat/>
    <w:rsid w:val="001F2895"/>
    <w:pPr>
      <w:spacing w:after="200" w:line="360" w:lineRule="auto"/>
      <w:jc w:val="both"/>
    </w:pPr>
    <w:rPr>
      <w:i/>
      <w:iCs/>
      <w:color w:val="1F497D" w:themeColor="text2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1F2895"/>
    <w:pPr>
      <w:spacing w:after="0" w:line="360" w:lineRule="auto"/>
      <w:jc w:val="both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5">
    <w:name w:val="toc 5"/>
    <w:basedOn w:val="Normal"/>
    <w:next w:val="Normal"/>
    <w:autoRedefine/>
    <w:uiPriority w:val="39"/>
    <w:semiHidden/>
    <w:unhideWhenUsed/>
    <w:rsid w:val="001F2895"/>
    <w:pPr>
      <w:spacing w:after="100"/>
      <w:ind w:left="880"/>
    </w:pPr>
  </w:style>
  <w:style w:type="paragraph" w:customStyle="1" w:styleId="TableParagraph">
    <w:name w:val="Table Paragraph"/>
    <w:basedOn w:val="Normal"/>
    <w:uiPriority w:val="1"/>
    <w:qFormat/>
    <w:rsid w:val="001F289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1F2895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1F289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customStyle="1" w:styleId="textwebstyledtext-sc-1ed9ao-0">
    <w:name w:val="textweb__styledtext-sc-1ed9ao-0"/>
    <w:basedOn w:val="DefaultParagraphFont"/>
    <w:rsid w:val="001F2895"/>
  </w:style>
  <w:style w:type="character" w:styleId="PlaceholderText">
    <w:name w:val="Placeholder Text"/>
    <w:basedOn w:val="DefaultParagraphFont"/>
    <w:uiPriority w:val="99"/>
    <w:semiHidden/>
    <w:rsid w:val="001F2895"/>
    <w:rPr>
      <w:color w:val="666666"/>
    </w:rPr>
  </w:style>
  <w:style w:type="paragraph" w:customStyle="1" w:styleId="whitespace-pre-wrap">
    <w:name w:val="whitespace-pre-wrap"/>
    <w:basedOn w:val="Normal"/>
    <w:rsid w:val="001F289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1F2895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3" Type="http://schemas.openxmlformats.org/officeDocument/2006/relationships/settings" Target="settings.xml"/><Relationship Id="rId21" Type="http://schemas.openxmlformats.org/officeDocument/2006/relationships/image" Target="media/image12.jpeg"/><Relationship Id="rId34" Type="http://schemas.openxmlformats.org/officeDocument/2006/relationships/fontTable" Target="fontTable.xml"/><Relationship Id="rId7" Type="http://schemas.openxmlformats.org/officeDocument/2006/relationships/header" Target="header1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footer" Target="footer4.xml"/><Relationship Id="rId2" Type="http://schemas.openxmlformats.org/officeDocument/2006/relationships/styles" Target="styles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29" Type="http://schemas.openxmlformats.org/officeDocument/2006/relationships/header" Target="header5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24" Type="http://schemas.openxmlformats.org/officeDocument/2006/relationships/image" Target="media/image15.jpeg"/><Relationship Id="rId32" Type="http://schemas.openxmlformats.org/officeDocument/2006/relationships/header" Target="header6.xml"/><Relationship Id="rId5" Type="http://schemas.openxmlformats.org/officeDocument/2006/relationships/footnotes" Target="footnote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28" Type="http://schemas.openxmlformats.org/officeDocument/2006/relationships/header" Target="header4.xml"/><Relationship Id="rId36" Type="http://schemas.microsoft.com/office/2007/relationships/stylesWithEffects" Target="stylesWithEffects.xml"/><Relationship Id="rId10" Type="http://schemas.openxmlformats.org/officeDocument/2006/relationships/footer" Target="footer1.xml"/><Relationship Id="rId19" Type="http://schemas.openxmlformats.org/officeDocument/2006/relationships/image" Target="media/image10.jpeg"/><Relationship Id="rId31" Type="http://schemas.openxmlformats.org/officeDocument/2006/relationships/footer" Target="footer3.xml"/><Relationship Id="rId4" Type="http://schemas.openxmlformats.org/officeDocument/2006/relationships/webSettings" Target="webSettings.xml"/><Relationship Id="rId9" Type="http://schemas.openxmlformats.org/officeDocument/2006/relationships/header" Target="header3.xml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footer" Target="footer2.xml"/><Relationship Id="rId35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4</Pages>
  <Words>3843</Words>
  <Characters>21907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PERATOR</dc:creator>
  <cp:lastModifiedBy>Win7</cp:lastModifiedBy>
  <cp:revision>2</cp:revision>
  <dcterms:created xsi:type="dcterms:W3CDTF">2026-05-12T07:39:00Z</dcterms:created>
  <dcterms:modified xsi:type="dcterms:W3CDTF">2026-05-12T07:39:00Z</dcterms:modified>
</cp:coreProperties>
</file>